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64841897"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been proven to have significant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prudent relaxation</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622940D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Pr>
          <w:rFonts w:ascii="Times New Roman" w:hAnsi="Times New Roman" w:cs="Times New Roman"/>
          <w:sz w:val="24"/>
          <w:szCs w:val="24"/>
        </w:rPr>
        <w:t>;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0"/>
      <w:r w:rsidRPr="005719F8">
        <w:rPr>
          <w:rFonts w:ascii="Times New Roman" w:hAnsi="Times New Roman" w:cs="Times New Roman"/>
          <w:b/>
          <w:sz w:val="24"/>
          <w:szCs w:val="24"/>
          <w:u w:val="single"/>
        </w:rPr>
        <w:t>Introduction</w:t>
      </w:r>
      <w:commentRangeEnd w:id="0"/>
      <w:r w:rsidRPr="005719F8">
        <w:rPr>
          <w:rStyle w:val="CommentReference"/>
          <w:b/>
          <w:u w:val="single"/>
        </w:rPr>
        <w:commentReference w:id="0"/>
      </w:r>
    </w:p>
    <w:p w14:paraId="18909DF3" w14:textId="10244F03"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5A088F">
        <w:rPr>
          <w:rFonts w:ascii="Times New Roman" w:hAnsi="Times New Roman" w:cs="Times New Roman"/>
          <w:sz w:val="24"/>
          <w:szCs w:val="24"/>
        </w:rPr>
        <w:t>,</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Pr>
          <w:rFonts w:ascii="Times New Roman" w:hAnsi="Times New Roman" w:cs="Times New Roman"/>
          <w:sz w:val="24"/>
          <w:szCs w:val="24"/>
        </w:rPr>
        <w:t xml:space="preserve"> public transit (PT) system</w:t>
      </w:r>
      <w:r w:rsidR="00A90BA0">
        <w:rPr>
          <w:rFonts w:ascii="Times New Roman" w:hAnsi="Times New Roman" w:cs="Times New Roman"/>
          <w:sz w:val="24"/>
          <w:szCs w:val="24"/>
        </w:rPr>
        <w:t>s</w:t>
      </w:r>
      <w:r>
        <w:rPr>
          <w:rFonts w:ascii="Times New Roman" w:hAnsi="Times New Roman" w:cs="Times New Roman"/>
          <w:sz w:val="24"/>
          <w:szCs w:val="24"/>
        </w:rPr>
        <w:t xml:space="preserve">.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5A9E0ED8"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sidR="00E032E3">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sidR="00E032E3">
        <w:rPr>
          <w:rFonts w:ascii="Times New Roman" w:hAnsi="Times New Roman" w:cs="Times New Roman"/>
          <w:sz w:val="24"/>
          <w:szCs w:val="24"/>
        </w:rPr>
        <w:t xml:space="preserve">.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1C4DE395"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282A53">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1"/>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1"/>
      <w:r>
        <w:rPr>
          <w:rStyle w:val="CommentReference"/>
        </w:rPr>
        <w:commentReference w:id="1"/>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6BF68B9F" w:rsidR="00E032E3" w:rsidRDefault="00E032E3" w:rsidP="00E032E3">
      <w:pPr>
        <w:ind w:firstLine="720"/>
        <w:jc w:val="both"/>
        <w:rPr>
          <w:rFonts w:ascii="Times New Roman" w:hAnsi="Times New Roman" w:cs="Times New Roman"/>
          <w:sz w:val="24"/>
          <w:szCs w:val="24"/>
        </w:rPr>
      </w:pPr>
      <w:commentRangeStart w:id="2"/>
      <w:r>
        <w:rPr>
          <w:rFonts w:ascii="Times New Roman" w:hAnsi="Times New Roman" w:cs="Times New Roman"/>
          <w:sz w:val="24"/>
          <w:szCs w:val="24"/>
        </w:rPr>
        <w:t xml:space="preserve">Brakewood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2"/>
      <w:r>
        <w:rPr>
          <w:rStyle w:val="CommentReference"/>
        </w:rPr>
        <w:commentReference w:id="2"/>
      </w:r>
      <w:r>
        <w:rPr>
          <w:rFonts w:ascii="Times New Roman" w:hAnsi="Times New Roman" w:cs="Times New Roman"/>
          <w:sz w:val="24"/>
          <w:szCs w:val="24"/>
        </w:rPr>
        <w:t xml:space="preserve"> They classifies studies across five dimensions: information media, mode of transit, location, methodology, and findings.</w:t>
      </w:r>
      <w:r w:rsidR="00E4180E">
        <w:rPr>
          <w:rFonts w:ascii="Times New Roman" w:hAnsi="Times New Roman" w:cs="Times New Roman"/>
          <w:sz w:val="24"/>
          <w:szCs w:val="24"/>
        </w:rPr>
        <w:t xml:space="preserve"> Here we are going to review the literature based on two dimensions: information media and methodology.</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w:t>
      </w:r>
      <w:r>
        <w:rPr>
          <w:rFonts w:ascii="Times New Roman" w:hAnsi="Times New Roman" w:cs="Times New Roman"/>
          <w:sz w:val="24"/>
          <w:szCs w:val="24"/>
        </w:rPr>
        <w:lastRenderedPageBreak/>
        <w:t xml:space="preserve">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23441B01"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transit RTI </w:t>
      </w:r>
      <w:r w:rsidR="00F307B0">
        <w:rPr>
          <w:rFonts w:ascii="Times New Roman" w:hAnsi="Times New Roman" w:cs="Times New Roman"/>
          <w:sz w:val="24"/>
          <w:szCs w:val="24"/>
        </w:rPr>
        <w:t>can be categorized into two main group</w:t>
      </w:r>
      <w:r w:rsidR="00B70D73">
        <w:rPr>
          <w:rFonts w:ascii="Times New Roman" w:hAnsi="Times New Roman" w:cs="Times New Roman"/>
          <w:sz w:val="24"/>
          <w:szCs w:val="24"/>
        </w:rPr>
        <w:t>s</w:t>
      </w:r>
      <w:r w:rsidR="00F307B0">
        <w:rPr>
          <w:rFonts w:ascii="Times New Roman" w:hAnsi="Times New Roman" w:cs="Times New Roman"/>
          <w:sz w:val="24"/>
          <w:szCs w:val="24"/>
        </w:rPr>
        <w:t>;</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2885F55A"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B5F952" w14:textId="09A8332A" w:rsidR="00E032E3" w:rsidRDefault="00E032E3" w:rsidP="00EE763A">
      <w:pPr>
        <w:jc w:val="both"/>
        <w:rPr>
          <w:rFonts w:ascii="Times New Roman" w:hAnsi="Times New Roman" w:cs="Times New Roman"/>
          <w:sz w:val="24"/>
          <w:szCs w:val="24"/>
        </w:rPr>
      </w:pPr>
      <w:r>
        <w:rPr>
          <w:rFonts w:ascii="Times New Roman" w:hAnsi="Times New Roman" w:cs="Times New Roman"/>
          <w:sz w:val="24"/>
          <w:szCs w:val="24"/>
        </w:rPr>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w:t>
      </w:r>
      <w:r>
        <w:rPr>
          <w:rFonts w:ascii="Times New Roman" w:hAnsi="Times New Roman" w:cs="Times New Roman"/>
          <w:sz w:val="24"/>
          <w:szCs w:val="24"/>
        </w:rPr>
        <w:lastRenderedPageBreak/>
        <w:t xml:space="preserve">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For public transport system, not all users can get access to these services while the survey will only </w:t>
      </w:r>
      <w:r w:rsidR="00EE763A">
        <w:rPr>
          <w:rFonts w:ascii="Times New Roman" w:hAnsi="Times New Roman" w:cs="Times New Roman"/>
          <w:sz w:val="24"/>
          <w:szCs w:val="24"/>
        </w:rPr>
        <w:t>sample certain specific people.</w:t>
      </w:r>
    </w:p>
    <w:p w14:paraId="4D2A9747" w14:textId="5C828715" w:rsidR="00E032E3"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Gkioulou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168516C2" w14:textId="77777777" w:rsidR="00EE763A" w:rsidRPr="00342EA9" w:rsidRDefault="00EE763A" w:rsidP="00E032E3">
      <w:pPr>
        <w:jc w:val="both"/>
        <w:rPr>
          <w:rFonts w:ascii="Times New Roman" w:hAnsi="Times New Roman" w:cs="Times New Roman"/>
          <w:sz w:val="24"/>
          <w:szCs w:val="24"/>
        </w:rPr>
      </w:pPr>
    </w:p>
    <w:p w14:paraId="75FA6C7C" w14:textId="77777777" w:rsidR="00E032E3" w:rsidRDefault="00E032E3" w:rsidP="00E032E3">
      <w:pPr>
        <w:jc w:val="both"/>
        <w:rPr>
          <w:rFonts w:ascii="Times New Roman" w:hAnsi="Times New Roman" w:cs="Times New Roman"/>
          <w:sz w:val="24"/>
          <w:szCs w:val="24"/>
        </w:rPr>
      </w:pPr>
      <w:commentRangeStart w:id="3"/>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3"/>
      <w:r>
        <w:rPr>
          <w:rStyle w:val="CommentReference"/>
        </w:rPr>
        <w:commentReference w:id="3"/>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6C244D4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6535D6B9"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bookmarkStart w:id="4" w:name="_GoBack"/>
      <w:bookmarkEnd w:id="4"/>
      <w:r>
        <w:rPr>
          <w:rFonts w:ascii="Times New Roman" w:hAnsi="Times New Roman" w:cs="Times New Roman"/>
          <w:sz w:val="24"/>
          <w:szCs w:val="24"/>
        </w:rPr>
        <w:t xml:space="preserve">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w:t>
      </w:r>
      <w:r>
        <w:rPr>
          <w:rFonts w:ascii="Times New Roman" w:hAnsi="Times New Roman" w:cs="Times New Roman"/>
          <w:sz w:val="24"/>
          <w:szCs w:val="24"/>
        </w:rPr>
        <w:lastRenderedPageBreak/>
        <w:t xml:space="preserve">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ED78F9"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5" w:name="_Ref8213065"/>
            <w:r>
              <w:rPr>
                <w:rFonts w:ascii="Times New Roman" w:hAnsi="Times New Roman" w:cs="Times New Roman"/>
                <w:noProof/>
                <w:sz w:val="24"/>
                <w:szCs w:val="24"/>
              </w:rPr>
              <w:t>1</w:t>
            </w:r>
            <w:bookmarkEnd w:id="5"/>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50E9D61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control the walking time by selecting their home departure time (HDT). For a user, the relationship between HDT and arrival time is linear.</w:t>
      </w:r>
    </w:p>
    <w:p w14:paraId="65B6E35E" w14:textId="77E70EFC"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trol the boarding time</w:t>
      </w:r>
      <w:r w:rsidR="00E11E3F">
        <w:rPr>
          <w:rFonts w:ascii="Times New Roman" w:hAnsi="Times New Roman" w:cs="Times New Roman"/>
          <w:sz w:val="24"/>
          <w:szCs w:val="24"/>
        </w:rPr>
        <w:t xml:space="preserve"> </w:t>
      </w:r>
      <w:r w:rsidR="00383322">
        <w:rPr>
          <w:rFonts w:ascii="Times New Roman" w:hAnsi="Times New Roman" w:cs="Times New Roman"/>
          <w:sz w:val="24"/>
          <w:szCs w:val="24"/>
        </w:rPr>
        <w:t xml:space="preserve">/ on-board bus’s departure time </w:t>
      </w:r>
      <w:r>
        <w:rPr>
          <w:rFonts w:ascii="Times New Roman" w:hAnsi="Times New Roman" w:cs="Times New Roman"/>
          <w:sz w:val="24"/>
          <w:szCs w:val="24"/>
        </w:rPr>
        <w:t xml:space="preserve">by selecting their HDT, and the mathematical relationship between HDT and user’s boarding time </w:t>
      </w:r>
      <w:r w:rsidR="00E11E3F">
        <w:rPr>
          <w:rFonts w:ascii="Times New Roman" w:hAnsi="Times New Roman" w:cs="Times New Roman"/>
          <w:sz w:val="24"/>
          <w:szCs w:val="24"/>
        </w:rPr>
        <w:t xml:space="preserve">/ on-board bus’s departure time </w:t>
      </w:r>
      <w:r>
        <w:rPr>
          <w:rFonts w:ascii="Times New Roman" w:hAnsi="Times New Roman" w:cs="Times New Roman"/>
          <w:sz w:val="24"/>
          <w:szCs w:val="24"/>
        </w:rPr>
        <w:t xml:space="preserve">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568E869E" w14:textId="3BEE5BC3" w:rsidR="00E032E3"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00113429" w:rsidRPr="00333E7A">
        <w:t xml:space="preserve">Figure </w:t>
      </w:r>
      <w:r w:rsidR="00113429">
        <w:rPr>
          <w:noProof/>
        </w:rPr>
        <w:t>2</w:t>
      </w:r>
      <w:r>
        <w:fldChar w:fldCharType="end"/>
      </w:r>
      <w:r>
        <w:t xml:space="preserve"> shows a space-time diagram of the synchronization process.  </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5A7ED0F0" w:rsidR="00E032E3" w:rsidRDefault="00E032E3" w:rsidP="00E032E3">
      <w:pPr>
        <w:jc w:val="center"/>
        <w:rPr>
          <w:rFonts w:ascii="Times New Roman" w:hAnsi="Times New Roman" w:cs="Times New Roman"/>
          <w:sz w:val="24"/>
          <w:szCs w:val="24"/>
        </w:rPr>
      </w:pPr>
      <w:bookmarkStart w:id="6"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282A53">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6"/>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118666D9"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w:t>
      </w:r>
      <w:r w:rsidR="000B09E3">
        <w:rPr>
          <w:rFonts w:ascii="Times New Roman" w:hAnsi="Times New Roman" w:cs="Times New Roman"/>
          <w:sz w:val="24"/>
          <w:szCs w:val="24"/>
        </w:rPr>
        <w:t xml:space="preserve">RTI apps </w:t>
      </w:r>
      <w:r>
        <w:rPr>
          <w:rFonts w:ascii="Times New Roman" w:hAnsi="Times New Roman" w:cs="Times New Roman"/>
          <w:sz w:val="24"/>
          <w:szCs w:val="24"/>
        </w:rPr>
        <w:t xml:space="preserve">relaxes the fixed timetable in a frequently delayed PT system, thus saving waiting time for </w:t>
      </w:r>
      <w:r w:rsidR="000B09E3">
        <w:rPr>
          <w:rFonts w:ascii="Times New Roman" w:hAnsi="Times New Roman" w:cs="Times New Roman"/>
          <w:sz w:val="24"/>
          <w:szCs w:val="24"/>
        </w:rPr>
        <w:t xml:space="preserve">RTI apps </w:t>
      </w:r>
      <w:r>
        <w:rPr>
          <w:rFonts w:ascii="Times New Roman" w:hAnsi="Times New Roman" w:cs="Times New Roman"/>
          <w:sz w:val="24"/>
          <w:szCs w:val="24"/>
        </w:rPr>
        <w:t xml:space="preserve">users. Depending on how to determine the home departure time, there are different trip planning strategies for both </w:t>
      </w:r>
      <w:r w:rsidR="000B09E3">
        <w:rPr>
          <w:rFonts w:ascii="Times New Roman" w:hAnsi="Times New Roman" w:cs="Times New Roman"/>
          <w:sz w:val="24"/>
          <w:szCs w:val="24"/>
        </w:rPr>
        <w:t xml:space="preserve">RTI apps </w:t>
      </w:r>
      <w:r>
        <w:rPr>
          <w:rFonts w:ascii="Times New Roman" w:hAnsi="Times New Roman" w:cs="Times New Roman"/>
          <w:sz w:val="24"/>
          <w:szCs w:val="24"/>
        </w:rPr>
        <w:t xml:space="preserve">and </w:t>
      </w:r>
      <w:r w:rsidR="00166DE0">
        <w:rPr>
          <w:rFonts w:ascii="Times New Roman" w:hAnsi="Times New Roman" w:cs="Times New Roman"/>
          <w:sz w:val="24"/>
          <w:szCs w:val="24"/>
        </w:rPr>
        <w:t>non-RTI</w:t>
      </w:r>
      <w:r w:rsidR="000B09E3">
        <w:rPr>
          <w:rFonts w:ascii="Times New Roman" w:hAnsi="Times New Roman" w:cs="Times New Roman"/>
          <w:sz w:val="24"/>
          <w:szCs w:val="24"/>
        </w:rPr>
        <w:t xml:space="preserve"> </w:t>
      </w:r>
      <w:r>
        <w:rPr>
          <w:rFonts w:ascii="Times New Roman" w:hAnsi="Times New Roman" w:cs="Times New Roman"/>
          <w:sz w:val="24"/>
          <w:szCs w:val="24"/>
        </w:rPr>
        <w:t xml:space="preserve">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47B7AEA5"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were intr</w:t>
      </w:r>
      <w:r w:rsidR="00166DE0">
        <w:rPr>
          <w:rFonts w:ascii="Times New Roman" w:hAnsi="Times New Roman" w:cs="Times New Roman"/>
          <w:sz w:val="24"/>
          <w:szCs w:val="24"/>
        </w:rPr>
        <w:t>oduced in the context of non-RTI</w:t>
      </w:r>
      <w:r>
        <w:rPr>
          <w:rFonts w:ascii="Times New Roman" w:hAnsi="Times New Roman" w:cs="Times New Roman"/>
          <w:sz w:val="24"/>
          <w:szCs w:val="24"/>
        </w:rPr>
        <w:t xml:space="preserve">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w:t>
      </w:r>
      <w:r>
        <w:rPr>
          <w:rFonts w:ascii="Times New Roman" w:hAnsi="Times New Roman" w:cs="Times New Roman"/>
          <w:sz w:val="24"/>
          <w:szCs w:val="24"/>
        </w:rPr>
        <w:lastRenderedPageBreak/>
        <w:t xml:space="preserve">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ED78F9"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ED78F9"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ED78F9"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0ECE7054" w:rsidR="00E032E3" w:rsidRDefault="00166DE0" w:rsidP="00E032E3">
      <w:pPr>
        <w:ind w:firstLine="720"/>
        <w:rPr>
          <w:rFonts w:ascii="Times New Roman" w:hAnsi="Times New Roman" w:cs="Times New Roman"/>
          <w:sz w:val="24"/>
          <w:szCs w:val="24"/>
        </w:rPr>
      </w:pPr>
      <w:r>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t>
      </w:r>
      <w:r w:rsidR="00E40E6A">
        <w:rPr>
          <w:rFonts w:ascii="Times New Roman" w:hAnsi="Times New Roman" w:cs="Times New Roman"/>
          <w:sz w:val="24"/>
          <w:szCs w:val="24"/>
        </w:rPr>
        <w:t>will outperformance most non-RTI</w:t>
      </w:r>
      <w:r w:rsidR="00E032E3">
        <w:rPr>
          <w:rFonts w:ascii="Times New Roman" w:hAnsi="Times New Roman" w:cs="Times New Roman"/>
          <w:sz w:val="24"/>
          <w:szCs w:val="24"/>
        </w:rPr>
        <w:t xml:space="preserve">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ED78F9"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0DA0246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ED78F9"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5828236E"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0671B89A" w:rsidR="00E032E3" w:rsidRDefault="00E40E6A" w:rsidP="00E032E3">
      <w:pPr>
        <w:jc w:val="both"/>
        <w:rPr>
          <w:rFonts w:ascii="Times New Roman" w:hAnsi="Times New Roman" w:cs="Times New Roman"/>
          <w:sz w:val="24"/>
          <w:szCs w:val="24"/>
        </w:rPr>
      </w:pPr>
      <w:r>
        <w:rPr>
          <w:rFonts w:ascii="Times New Roman" w:hAnsi="Times New Roman" w:cs="Times New Roman"/>
          <w:sz w:val="24"/>
          <w:szCs w:val="24"/>
        </w:rPr>
        <w:t>For the simulation of RTI-based</w:t>
      </w:r>
      <w:r w:rsidR="00E032E3" w:rsidRPr="000D420D">
        <w:rPr>
          <w:rFonts w:ascii="Times New Roman" w:hAnsi="Times New Roman" w:cs="Times New Roman"/>
          <w:sz w:val="24"/>
          <w:szCs w:val="24"/>
        </w:rPr>
        <w:t xml:space="preserve"> </w:t>
      </w:r>
      <w:r>
        <w:rPr>
          <w:rFonts w:ascii="Times New Roman" w:hAnsi="Times New Roman" w:cs="Times New Roman"/>
          <w:sz w:val="24"/>
          <w:szCs w:val="24"/>
        </w:rPr>
        <w:t>trip planning process, m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Pr>
          <w:rFonts w:ascii="Times New Roman" w:hAnsi="Times New Roman" w:cs="Times New Roman"/>
          <w:sz w:val="24"/>
          <w:szCs w:val="24"/>
        </w:rPr>
        <w:t>RTI apps</w:t>
      </w:r>
      <w:r w:rsidRPr="000D420D">
        <w:rPr>
          <w:rFonts w:ascii="Times New Roman" w:hAnsi="Times New Roman" w:cs="Times New Roman"/>
          <w:sz w:val="24"/>
          <w:szCs w:val="24"/>
        </w:rPr>
        <w:t xml:space="preserve"> </w:t>
      </w:r>
      <w:r w:rsidR="00E032E3">
        <w:rPr>
          <w:rFonts w:ascii="Times New Roman" w:hAnsi="Times New Roman" w:cs="Times New Roman"/>
          <w:sz w:val="24"/>
          <w:szCs w:val="24"/>
        </w:rPr>
        <w:t>will update it according to the real-time trip update data. Depending on the relationship between given estimated HDTs and the current time, the user will decide t</w:t>
      </w:r>
      <w:r>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4B8416B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w:t>
      </w:r>
      <w:r>
        <w:rPr>
          <w:rFonts w:ascii="Times New Roman" w:hAnsi="Times New Roman" w:cs="Times New Roman"/>
          <w:sz w:val="24"/>
          <w:szCs w:val="24"/>
        </w:rPr>
        <w:lastRenderedPageBreak/>
        <w:t xml:space="preserve">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ED78F9"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6D7469E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ED78F9"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7"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7"/>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5D3CE7F9"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3</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w:t>
      </w:r>
      <w:r>
        <w:rPr>
          <w:rFonts w:ascii="Times New Roman" w:hAnsi="Times New Roman" w:cs="Times New Roman"/>
          <w:sz w:val="24"/>
          <w:szCs w:val="24"/>
        </w:rPr>
        <w:lastRenderedPageBreak/>
        <w:t xml:space="preserve">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8"/>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8"/>
      <w:r>
        <w:rPr>
          <w:rStyle w:val="CommentReference"/>
        </w:rPr>
        <w:commentReference w:id="8"/>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0515276A" w:rsidR="00E032E3" w:rsidRDefault="00E032E3" w:rsidP="00E032E3">
      <w:pPr>
        <w:pStyle w:val="IndentTimesNewRoman"/>
        <w:ind w:firstLine="0"/>
        <w:jc w:val="center"/>
      </w:pPr>
      <w:bookmarkStart w:id="9" w:name="_Ref16063523"/>
      <w:r>
        <w:t xml:space="preserve">Figure </w:t>
      </w:r>
      <w:fldSimple w:instr=" SEQ Figure \* ARABIC ">
        <w:r w:rsidR="00282A53">
          <w:rPr>
            <w:noProof/>
          </w:rPr>
          <w:t>3</w:t>
        </w:r>
      </w:fldSimple>
      <w:bookmarkEnd w:id="9"/>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ED78F9"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ED78F9"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ED78F9"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9406AFF" w:rsidR="005A0D12" w:rsidRDefault="00EB7E5B" w:rsidP="00E032E3">
      <w:pPr>
        <w:pStyle w:val="IndentTimesNewRoman"/>
        <w:jc w:val="both"/>
      </w:pPr>
      <w:r>
        <w:fldChar w:fldCharType="begin"/>
      </w:r>
      <w:r>
        <w:instrText xml:space="preserve"> REF _Ref16062162 \h </w:instrText>
      </w:r>
      <w:r>
        <w:fldChar w:fldCharType="separate"/>
      </w:r>
      <w:r w:rsidR="00113429">
        <w:t xml:space="preserve">Figure </w:t>
      </w:r>
      <w:r w:rsidR="00113429">
        <w:rPr>
          <w:noProof/>
        </w:rPr>
        <w:t>4</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1345EDC1" w:rsidR="006D225F" w:rsidRDefault="006D225F" w:rsidP="006906AB">
      <w:pPr>
        <w:pStyle w:val="IndentTimesNewRoman"/>
        <w:numPr>
          <w:ilvl w:val="0"/>
          <w:numId w:val="15"/>
        </w:numPr>
        <w:jc w:val="both"/>
      </w:pPr>
      <w:r>
        <w:t xml:space="preserve">Revalidate: Based on the </w:t>
      </w:r>
      <w:r w:rsidR="00D035C9">
        <w:t>finalized</w:t>
      </w:r>
      <w:r>
        <w:t xml:space="preserve"> buffers, calculate the performance of each day.</w:t>
      </w:r>
    </w:p>
    <w:p w14:paraId="0FDDF31A" w14:textId="3E124C0F" w:rsidR="00E032E3" w:rsidRDefault="00A05F23" w:rsidP="00E032E3">
      <w:pPr>
        <w:pStyle w:val="IndentTimesNewRoman"/>
        <w:jc w:val="both"/>
      </w:pPr>
      <w:r>
        <w:t xml:space="preserve">All of the steps can be conducted in the operational stage in reality.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this way, we adopt a </w:t>
      </w:r>
      <w:r w:rsidR="00E032E3" w:rsidRPr="0012396E">
        <w:rPr>
          <w:i/>
        </w:rPr>
        <w:t>risk-neutral</w:t>
      </w:r>
      <w:r w:rsidR="00E032E3">
        <w:t xml:space="preserve"> strategy: we are trying to find the smallest buffers while trying to keep synchronized for most trips. </w:t>
      </w:r>
    </w:p>
    <w:p w14:paraId="50C3F6EC" w14:textId="14C9438D" w:rsidR="00E032E3" w:rsidRDefault="002D656B"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55pt">
            <v:imagedata r:id="rId11" o:title="optimization_flow_chart"/>
          </v:shape>
        </w:pict>
      </w:r>
    </w:p>
    <w:p w14:paraId="08E4AAB5" w14:textId="44F56225" w:rsidR="00E032E3" w:rsidRPr="00A23D83" w:rsidRDefault="00E032E3" w:rsidP="00E032E3">
      <w:pPr>
        <w:pStyle w:val="IndentTimesNewRoman"/>
        <w:ind w:firstLine="0"/>
        <w:jc w:val="center"/>
      </w:pPr>
      <w:bookmarkStart w:id="10" w:name="_Ref16062162"/>
      <w:r>
        <w:t xml:space="preserve">Figure </w:t>
      </w:r>
      <w:r>
        <w:rPr>
          <w:noProof/>
        </w:rPr>
        <w:fldChar w:fldCharType="begin"/>
      </w:r>
      <w:r>
        <w:rPr>
          <w:noProof/>
        </w:rPr>
        <w:instrText xml:space="preserve"> SEQ Figure \* ARABIC </w:instrText>
      </w:r>
      <w:r>
        <w:rPr>
          <w:noProof/>
        </w:rPr>
        <w:fldChar w:fldCharType="separate"/>
      </w:r>
      <w:r w:rsidR="00282A53">
        <w:rPr>
          <w:noProof/>
        </w:rPr>
        <w:t>4</w:t>
      </w:r>
      <w:r>
        <w:rPr>
          <w:noProof/>
        </w:rPr>
        <w:fldChar w:fldCharType="end"/>
      </w:r>
      <w:bookmarkEnd w:id="10"/>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12B6AFE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1"/>
      <w:r>
        <w:rPr>
          <w:rFonts w:ascii="Times New Roman" w:hAnsi="Times New Roman" w:cs="Times New Roman"/>
          <w:sz w:val="24"/>
          <w:szCs w:val="24"/>
        </w:rPr>
        <w:lastRenderedPageBreak/>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1"/>
        <m:r>
          <m:rPr>
            <m:sty m:val="p"/>
          </m:rPr>
          <w:rPr>
            <w:rStyle w:val="CommentReference"/>
          </w:rPr>
          <w:commentReference w:id="11"/>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ED78F9"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2"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2"/>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53D3B03D"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sidR="00D50E22">
        <w:rPr>
          <w:rFonts w:ascii="Times New Roman" w:hAnsi="Times New Roman" w:cs="Times New Roman"/>
          <w:sz w:val="24"/>
          <w:szCs w:val="24"/>
        </w:rPr>
        <w:t>.  For non-RTI</w:t>
      </w:r>
      <w:r>
        <w:rPr>
          <w:rFonts w:ascii="Times New Roman" w:hAnsi="Times New Roman" w:cs="Times New Roman"/>
          <w:sz w:val="24"/>
          <w:szCs w:val="24"/>
        </w:rPr>
        <w:t xml:space="preserve"> users who has no access to the real-time data, the most rational and practical s</w:t>
      </w:r>
      <w:r w:rsidR="00D50E22">
        <w:rPr>
          <w:rFonts w:ascii="Times New Roman" w:hAnsi="Times New Roman" w:cs="Times New Roman"/>
          <w:sz w:val="24"/>
          <w:szCs w:val="24"/>
        </w:rPr>
        <w:t>trategy is NR or AR. And for RTI</w:t>
      </w:r>
      <w:r>
        <w:rPr>
          <w:rFonts w:ascii="Times New Roman" w:hAnsi="Times New Roman" w:cs="Times New Roman"/>
          <w:sz w:val="24"/>
          <w:szCs w:val="24"/>
        </w:rPr>
        <w:t xml:space="preserve">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19F8">
        <w:rPr>
          <w:rFonts w:ascii="Times New Roman" w:hAnsi="Times New Roman" w:cs="Times New Roman"/>
          <w:b/>
          <w:sz w:val="24"/>
          <w:szCs w:val="24"/>
        </w:rPr>
        <w:t>Implementation</w:t>
      </w:r>
    </w:p>
    <w:p w14:paraId="38E03526" w14:textId="05B7002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lated the working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1E93D916"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113429" w:rsidRPr="00113429">
        <w:rPr>
          <w:rFonts w:ascii="Times New Roman" w:hAnsi="Times New Roman" w:cs="Times New Roman"/>
          <w:sz w:val="24"/>
          <w:szCs w:val="24"/>
        </w:rPr>
        <w:t>Figure 8</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45FD22C6" w:rsidR="00E032E3" w:rsidRPr="00BB7E93" w:rsidRDefault="00286004" w:rsidP="00E2742A">
            <w:pPr>
              <w:spacing w:line="256" w:lineRule="auto"/>
              <w:rPr>
                <w:rFonts w:ascii="Times New Roman" w:hAnsi="Times New Roman" w:cs="Times New Roman"/>
                <w:sz w:val="24"/>
                <w:szCs w:val="24"/>
              </w:rPr>
            </w:pPr>
            <w:r>
              <w:rPr>
                <w:rFonts w:ascii="Times New Roman" w:hAnsi="Times New Roman" w:cs="Times New Roman"/>
                <w:sz w:val="24"/>
                <w:szCs w:val="24"/>
              </w:rPr>
              <w:t>ER optimal</w:t>
            </w:r>
            <w:r w:rsidR="00E2742A">
              <w:rPr>
                <w:rFonts w:ascii="Times New Roman" w:hAnsi="Times New Roman" w:cs="Times New Roman"/>
                <w:sz w:val="24"/>
                <w:szCs w:val="24"/>
              </w:rPr>
              <w:t xml:space="preserve"> (memory =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3" w:name="_Ref15136477"/>
      <w:r>
        <w:t xml:space="preserve">Table </w:t>
      </w:r>
      <w:fldSimple w:instr=" SEQ Table \* ARABIC ">
        <w:r>
          <w:rPr>
            <w:noProof/>
          </w:rPr>
          <w:t>1</w:t>
        </w:r>
      </w:fldSimple>
      <w:bookmarkEnd w:id="13"/>
      <w:r>
        <w:t xml:space="preserve"> Each TPS's waiting time and </w:t>
      </w:r>
      <w:r w:rsidR="00976B30">
        <w:t>missed risk</w:t>
      </w:r>
      <w:r>
        <w:t>'s mean and deviation</w:t>
      </w:r>
    </w:p>
    <w:p w14:paraId="7AF51E7A" w14:textId="221508B1"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1C928CEE" w:rsidR="00797DA5" w:rsidRDefault="00E2742A" w:rsidP="00797DA5">
      <w:pPr>
        <w:pStyle w:val="TimesNewRoman"/>
        <w:ind w:firstLine="720"/>
      </w:pPr>
      <w:r>
        <w:t>ER family an</w:t>
      </w:r>
      <w:r w:rsidR="00F01A91">
        <w:t>d ER optimal are less effect</w:t>
      </w:r>
      <w:r w:rsidR="003705D3">
        <w:t>ive</w:t>
      </w:r>
      <w:r>
        <w:t xml:space="preserve">: in average, an ER optimal user has to wait almost </w:t>
      </w:r>
      <w:r w:rsidR="00F12966">
        <w:rPr>
          <w:rFonts w:hint="eastAsia"/>
        </w:rPr>
        <w:t>1</w:t>
      </w:r>
      <w:r>
        <w:t xml:space="preserve"> </w:t>
      </w:r>
      <w:r w:rsidR="00844A74">
        <w:t xml:space="preserve">minutes longer than an NR user. </w:t>
      </w:r>
      <w:r>
        <w:t>Meanwhile,</w:t>
      </w:r>
      <w:r w:rsidR="00447AFF">
        <w:t xml:space="preserve"> </w:t>
      </w:r>
      <w:r w:rsidR="005F0094">
        <w:t>despite</w:t>
      </w:r>
      <w:r>
        <w:t xml:space="preserve"> as a member of PR family, GR’s performance is very poor.</w:t>
      </w:r>
      <w:r w:rsidR="00BB0216">
        <w:t xml:space="preserve"> Its AWT is even longer than the random AR</w:t>
      </w:r>
      <w:r>
        <w:t xml:space="preserve">. </w:t>
      </w:r>
      <w:r w:rsidR="001D4780">
        <w:t>The terrible performance is due to its high missed risk.</w:t>
      </w:r>
      <w:r>
        <w:t xml:space="preserve"> </w:t>
      </w:r>
    </w:p>
    <w:p w14:paraId="5B9BAB16" w14:textId="45FBAECC" w:rsidR="00AB4846" w:rsidRDefault="00797DA5" w:rsidP="00797DA5">
      <w:pPr>
        <w:pStyle w:val="TimesNewRoman"/>
        <w:ind w:firstLine="720"/>
      </w:pPr>
      <w:r>
        <w:lastRenderedPageBreak/>
        <w:t xml:space="preserve">Moreover, in the sense of risk attitude, </w:t>
      </w:r>
      <w:r w:rsidR="009B736B">
        <w:t>NR</w:t>
      </w:r>
      <w:r>
        <w:t xml:space="preserve"> optimal is the most risk-avers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18D7FC5D"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4"/>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E72226" w:rsidRPr="00E72226">
        <w:rPr>
          <w:i w:val="0"/>
        </w:rPr>
        <w:t xml:space="preserve">Figure </w:t>
      </w:r>
      <w:r w:rsidR="00E72226" w:rsidRPr="00E72226">
        <w:rPr>
          <w:i w:val="0"/>
          <w:noProof/>
        </w:rPr>
        <w:t>5</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4"/>
      <w:r w:rsidRPr="00873F61">
        <w:rPr>
          <w:rStyle w:val="CommentReference"/>
          <w:rFonts w:asciiTheme="minorHAnsi" w:hAnsiTheme="minorHAnsi" w:cstheme="minorBidi"/>
          <w:i w:val="0"/>
        </w:rPr>
        <w:commentReference w:id="14"/>
      </w:r>
      <w:r w:rsidRPr="00873F61">
        <w:rPr>
          <w:rStyle w:val="TimeNewRomanChar"/>
          <w:i w:val="0"/>
        </w:rPr>
        <w:t>shows th</w:t>
      </w:r>
      <w:r w:rsidRPr="005238B9">
        <w:rPr>
          <w:rStyle w:val="TimeNewRomanChar"/>
          <w:i w:val="0"/>
        </w:rPr>
        <w:t>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503EA5E0" w:rsidR="00CD66E2" w:rsidRDefault="009C7378" w:rsidP="00D62448">
      <w:pPr>
        <w:pStyle w:val="IndentTimesNewRoman"/>
        <w:ind w:firstLine="0"/>
      </w:pPr>
      <w:r>
        <w:fldChar w:fldCharType="begin"/>
      </w:r>
      <w:r>
        <w:instrText xml:space="preserve"> REF _Ref16256046 \h </w:instrText>
      </w:r>
      <w:r>
        <w:fldChar w:fldCharType="separate"/>
      </w:r>
      <w:r>
        <w:t xml:space="preserve">Figure </w:t>
      </w:r>
      <w:r>
        <w:rPr>
          <w:noProof/>
        </w:rPr>
        <w:t>5</w:t>
      </w:r>
      <w:r>
        <w:fldChar w:fldCharType="end"/>
      </w:r>
      <w:r>
        <w:t xml:space="preserve"> </w:t>
      </w:r>
      <w:r w:rsidR="00CD66E2">
        <w:t>(left) shows PR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Pr="00530F4C">
        <w:t xml:space="preserve">Figure </w:t>
      </w:r>
      <w:r>
        <w:rPr>
          <w:noProof/>
        </w:rPr>
        <w:t>10</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2D656B" w:rsidP="00C90036">
      <w:pPr>
        <w:keepNext/>
        <w:spacing w:line="256" w:lineRule="auto"/>
      </w:pPr>
      <w:r>
        <w:lastRenderedPageBreak/>
        <w:pict w14:anchorId="44FF9AE6">
          <v:shape id="_x0000_i1026" type="#_x0000_t75" style="width:467.7pt;height:169.05pt">
            <v:imagedata r:id="rId12" o:title="PR_opt_buffer_wt"/>
          </v:shape>
        </w:pict>
      </w:r>
    </w:p>
    <w:p w14:paraId="669DCB52" w14:textId="32442D77" w:rsidR="00C90036" w:rsidRDefault="00C90036" w:rsidP="00C90036">
      <w:pPr>
        <w:pStyle w:val="TimesNewRoman"/>
        <w:jc w:val="center"/>
      </w:pPr>
      <w:bookmarkStart w:id="15" w:name="_Ref16256046"/>
      <w:r>
        <w:t xml:space="preserve">Figure </w:t>
      </w:r>
      <w:fldSimple w:instr=" SEQ Figure \* ARABIC ">
        <w:r w:rsidR="00282A53">
          <w:rPr>
            <w:noProof/>
          </w:rPr>
          <w:t>5</w:t>
        </w:r>
      </w:fldSimple>
      <w:bookmarkEnd w:id="15"/>
      <w:r>
        <w:t xml:space="preserve"> PR optimal’s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3740FAD6"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4E30" w:rsidRPr="001A120D">
        <w:rPr>
          <w:rFonts w:ascii="Times New Roman" w:hAnsi="Times New Roman" w:cs="Times New Roman"/>
          <w:sz w:val="24"/>
          <w:szCs w:val="24"/>
        </w:rPr>
        <w:t xml:space="preserve">Figure </w:t>
      </w:r>
      <w:r w:rsidR="009F4E30">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7B4D7B" w:rsidRPr="00663896">
        <w:rPr>
          <w:rFonts w:ascii="Times New Roman" w:hAnsi="Times New Roman" w:cs="Times New Roman"/>
          <w:sz w:val="24"/>
          <w:szCs w:val="24"/>
        </w:rPr>
        <w:t>Figure 7</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6C5BAE59" w14:textId="035A66F8" w:rsidR="00BC0DE5" w:rsidRPr="0042023E" w:rsidRDefault="00BC0DE5" w:rsidP="0042023E">
      <w:pPr>
        <w:pStyle w:val="TimesNewRoman"/>
        <w:rPr>
          <w:b/>
        </w:rPr>
      </w:pPr>
      <w:r w:rsidRPr="0042023E">
        <w:rPr>
          <w:b/>
        </w:rPr>
        <w:lastRenderedPageBreak/>
        <w:t>Greedy Relaxation</w:t>
      </w:r>
    </w:p>
    <w:p w14:paraId="62F247E7" w14:textId="2F03222E" w:rsidR="001E003A" w:rsidRPr="00EC6F96" w:rsidRDefault="009F1FFC" w:rsidP="00BC0DE5">
      <w:pPr>
        <w:pStyle w:val="TimesNewRoman"/>
      </w:pPr>
      <w:r>
        <w:fldChar w:fldCharType="begin"/>
      </w:r>
      <w:r>
        <w:instrText xml:space="preserve"> REF _Ref16256385 \h </w:instrText>
      </w:r>
      <w:r>
        <w:fldChar w:fldCharType="separate"/>
      </w:r>
      <w:r w:rsidRPr="004743C5">
        <w:t xml:space="preserve">Figure </w:t>
      </w:r>
      <w:r>
        <w:rPr>
          <w:noProof/>
        </w:rPr>
        <w:t>10</w:t>
      </w:r>
      <w:r>
        <w:fldChar w:fldCharType="end"/>
      </w:r>
      <w:r w:rsidR="00BC0DE5" w:rsidRPr="00EC6F96">
        <w:t xml:space="preserve"> </w:t>
      </w:r>
      <w:r>
        <w:t xml:space="preserve">(top left) </w:t>
      </w:r>
      <w:r w:rsidR="00BC0DE5" w:rsidRPr="00EC6F96">
        <w:t>shows the graphic pattern of GR’s waiting time and</w:t>
      </w:r>
      <w:r>
        <w:t xml:space="preserve"> </w:t>
      </w:r>
      <w:r>
        <w:fldChar w:fldCharType="begin"/>
      </w:r>
      <w:r>
        <w:instrText xml:space="preserve"> REF _Ref16256137 \h </w:instrText>
      </w:r>
      <w:r>
        <w:fldChar w:fldCharType="separate"/>
      </w:r>
      <w:r w:rsidRPr="00530F4C">
        <w:t xml:space="preserve">Figure </w:t>
      </w:r>
      <w:r>
        <w:rPr>
          <w:noProof/>
        </w:rPr>
        <w:t>11</w:t>
      </w:r>
      <w:r>
        <w:fldChar w:fldCharType="end"/>
      </w:r>
      <w:r>
        <w:t xml:space="preserve"> (top right)</w:t>
      </w:r>
      <w:r w:rsidR="00BC0DE5" w:rsidRPr="00EC6F96">
        <w:t xml:space="preserve"> missed risk. </w:t>
      </w:r>
      <w:r w:rsidR="00BC0DE5">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7D10C639"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1073838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1A120D">
        <w:rPr>
          <w:rFonts w:ascii="Times New Roman" w:hAnsi="Times New Roman" w:cs="Times New Roman"/>
          <w:sz w:val="24"/>
          <w:szCs w:val="24"/>
        </w:rPr>
        <w:t xml:space="preserve">Figure </w:t>
      </w:r>
      <w:r w:rsidR="009415D2">
        <w:rPr>
          <w:rFonts w:ascii="Times New Roman" w:hAnsi="Times New Roman" w:cs="Times New Roman"/>
          <w:noProof/>
          <w:sz w:val="24"/>
          <w:szCs w:val="24"/>
        </w:rPr>
        <w:t>6</w:t>
      </w:r>
      <w:r w:rsidR="009415D2">
        <w:rPr>
          <w:rFonts w:ascii="Times New Roman" w:hAnsi="Times New Roman" w:cs="Times New Roman"/>
          <w:sz w:val="24"/>
          <w:szCs w:val="24"/>
        </w:rPr>
        <w:fldChar w:fldCharType="end"/>
      </w:r>
      <w:r w:rsidR="009415D2">
        <w:rPr>
          <w:rFonts w:ascii="Times New Roman" w:hAnsi="Times New Roman" w:cs="Times New Roman"/>
          <w:sz w:val="24"/>
          <w:szCs w:val="24"/>
        </w:rPr>
        <w:t xml:space="preserve"> and </w:t>
      </w:r>
      <w:r w:rsidR="009415D2">
        <w:rPr>
          <w:rFonts w:ascii="Times New Roman" w:hAnsi="Times New Roman" w:cs="Times New Roman"/>
          <w:sz w:val="24"/>
          <w:szCs w:val="24"/>
        </w:rPr>
        <w:fldChar w:fldCharType="begin"/>
      </w:r>
      <w:r w:rsidR="009415D2">
        <w:rPr>
          <w:rFonts w:ascii="Times New Roman" w:hAnsi="Times New Roman" w:cs="Times New Roman"/>
          <w:sz w:val="24"/>
          <w:szCs w:val="24"/>
        </w:rPr>
        <w:instrText xml:space="preserve"> REF _Ref16256335 \h </w:instrText>
      </w:r>
      <w:r w:rsidR="009415D2">
        <w:rPr>
          <w:rFonts w:ascii="Times New Roman" w:hAnsi="Times New Roman" w:cs="Times New Roman"/>
          <w:sz w:val="24"/>
          <w:szCs w:val="24"/>
        </w:rPr>
      </w:r>
      <w:r w:rsidR="009415D2">
        <w:rPr>
          <w:rFonts w:ascii="Times New Roman" w:hAnsi="Times New Roman" w:cs="Times New Roman"/>
          <w:sz w:val="24"/>
          <w:szCs w:val="24"/>
        </w:rPr>
        <w:fldChar w:fldCharType="separate"/>
      </w:r>
      <w:r w:rsidR="009415D2" w:rsidRPr="00663896">
        <w:rPr>
          <w:rFonts w:ascii="Times New Roman" w:hAnsi="Times New Roman" w:cs="Times New Roman"/>
          <w:sz w:val="24"/>
          <w:szCs w:val="24"/>
        </w:rPr>
        <w:t>Figure 7</w:t>
      </w:r>
      <w:r w:rsidR="009415D2">
        <w:rPr>
          <w:rFonts w:ascii="Times New Roman" w:hAnsi="Times New Roman" w:cs="Times New Roman"/>
          <w:sz w:val="24"/>
          <w:szCs w:val="24"/>
        </w:rPr>
        <w:fldChar w:fldCharType="end"/>
      </w:r>
      <w:r w:rsidR="0029313F">
        <w:rPr>
          <w:rFonts w:ascii="Times New Roman" w:hAnsi="Times New Roman" w:cs="Times New Roman"/>
          <w:sz w:val="24"/>
          <w:szCs w:val="24"/>
        </w:rPr>
        <w:t xml:space="preserve"> </w:t>
      </w:r>
      <w:r>
        <w:rPr>
          <w:rFonts w:ascii="Times New Roman" w:hAnsi="Times New Roman" w:cs="Times New Roman"/>
          <w:sz w:val="24"/>
          <w:szCs w:val="24"/>
        </w:rPr>
        <w:t xml:space="preserve">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32F3FAB" w14:textId="278CF60E" w:rsidR="00BC0DE5" w:rsidRDefault="00BC0DE5" w:rsidP="00BC0DE5">
      <w:pPr>
        <w:spacing w:line="256" w:lineRule="auto"/>
        <w:jc w:val="center"/>
        <w:rPr>
          <w:rFonts w:ascii="Times New Roman" w:hAnsi="Times New Roman" w:cs="Times New Roman"/>
          <w:sz w:val="24"/>
          <w:szCs w:val="24"/>
        </w:rPr>
      </w:pPr>
      <w:bookmarkStart w:id="1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282A53">
        <w:rPr>
          <w:rFonts w:ascii="Times New Roman" w:hAnsi="Times New Roman" w:cs="Times New Roman"/>
          <w:noProof/>
          <w:sz w:val="24"/>
          <w:szCs w:val="24"/>
        </w:rPr>
        <w:t>6</w:t>
      </w:r>
      <w:r w:rsidRPr="001A120D">
        <w:rPr>
          <w:rFonts w:ascii="Times New Roman" w:hAnsi="Times New Roman" w:cs="Times New Roman"/>
          <w:sz w:val="24"/>
          <w:szCs w:val="24"/>
        </w:rPr>
        <w:fldChar w:fldCharType="end"/>
      </w:r>
      <w:bookmarkEnd w:id="16"/>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4627AA4A" w14:textId="77777777" w:rsidR="00663896" w:rsidRDefault="00663896" w:rsidP="00663896">
      <w:pPr>
        <w:pStyle w:val="TimesNewRoman"/>
        <w:keepNext/>
      </w:pPr>
      <w:r>
        <w:rPr>
          <w:noProof/>
        </w:rPr>
        <w:lastRenderedPageBreak/>
        <w:drawing>
          <wp:inline distT="0" distB="0" distL="0" distR="0" wp14:anchorId="133C5E67" wp14:editId="2ECEE50D">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4A5529A" w14:textId="2C829213" w:rsidR="007C22B0" w:rsidRPr="00663896" w:rsidRDefault="00663896" w:rsidP="00663896">
      <w:pPr>
        <w:spacing w:line="256" w:lineRule="auto"/>
        <w:jc w:val="center"/>
        <w:rPr>
          <w:rFonts w:ascii="Times New Roman" w:hAnsi="Times New Roman" w:cs="Times New Roman"/>
          <w:sz w:val="24"/>
          <w:szCs w:val="24"/>
        </w:rPr>
      </w:pPr>
      <w:bookmarkStart w:id="17"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282A53">
        <w:rPr>
          <w:rFonts w:ascii="Times New Roman" w:hAnsi="Times New Roman" w:cs="Times New Roman"/>
          <w:noProof/>
          <w:sz w:val="24"/>
          <w:szCs w:val="24"/>
        </w:rPr>
        <w:t>7</w:t>
      </w:r>
      <w:r w:rsidRPr="00663896">
        <w:rPr>
          <w:rFonts w:ascii="Times New Roman" w:hAnsi="Times New Roman" w:cs="Times New Roman"/>
          <w:sz w:val="24"/>
          <w:szCs w:val="24"/>
        </w:rPr>
        <w:fldChar w:fldCharType="end"/>
      </w:r>
      <w:bookmarkEnd w:id="17"/>
      <w:r w:rsidRPr="00663896">
        <w:rPr>
          <w:rFonts w:ascii="Times New Roman" w:hAnsi="Times New Roman" w:cs="Times New Roman"/>
          <w:sz w:val="24"/>
          <w:szCs w:val="24"/>
        </w:rPr>
        <w:t xml:space="preserve"> PR optimal and GR’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62445F4C" w14:textId="77777777" w:rsidR="00663896" w:rsidRPr="00EC6F96" w:rsidRDefault="00663896"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1097CF7F"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rsidR="00213583">
        <w:fldChar w:fldCharType="begin"/>
      </w:r>
      <w:r w:rsidR="00213583">
        <w:instrText xml:space="preserve"> REF _Ref16256479 \h </w:instrText>
      </w:r>
      <w:r w:rsidR="00213583">
        <w:fldChar w:fldCharType="separate"/>
      </w:r>
      <w:r w:rsidR="000B09E3">
        <w:t xml:space="preserve">Figure </w:t>
      </w:r>
      <w:r w:rsidR="000B09E3">
        <w:rPr>
          <w:noProof/>
        </w:rPr>
        <w:t>8</w:t>
      </w:r>
      <w:r w:rsidR="00213583">
        <w:fldChar w:fldCharType="end"/>
      </w:r>
      <w:r w:rsidR="00213583">
        <w:t xml:space="preserve"> </w:t>
      </w:r>
      <w:r>
        <w:t xml:space="preserve">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 xml:space="preserve">It proves that </w:t>
      </w:r>
      <w:r w:rsidR="009E7839">
        <w:lastRenderedPageBreak/>
        <w:t>minimizing’s performance is much better than averaging’s</w:t>
      </w:r>
      <w:r w:rsidR="001C6B18">
        <w:t xml:space="preserve"> and we conclude that ER TPS with minimizing an</w:t>
      </w:r>
      <w:r w:rsidR="00DD1062">
        <w:t>d memory = 6 is the ER optimal.</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455EB0" w14:textId="7CA83C73" w:rsidR="007C22B0" w:rsidRDefault="00B62830" w:rsidP="00B62830">
      <w:pPr>
        <w:pStyle w:val="IndentTimesNewRoman"/>
        <w:ind w:firstLine="0"/>
        <w:jc w:val="center"/>
      </w:pPr>
      <w:bookmarkStart w:id="18" w:name="_Ref16256479"/>
      <w:r>
        <w:t xml:space="preserve">Figure </w:t>
      </w:r>
      <w:fldSimple w:instr=" SEQ Figure \* ARABIC ">
        <w:r w:rsidR="00282A53">
          <w:rPr>
            <w:noProof/>
          </w:rPr>
          <w:t>8</w:t>
        </w:r>
      </w:fldSimple>
      <w:bookmarkEnd w:id="18"/>
      <w:r>
        <w:t xml:space="preserve"> The waiting time of ER family with minimizing and averaging learning function and 1 – 9 </w:t>
      </w:r>
      <w:r w:rsidR="00DB1175">
        <w:t>learning memories</w:t>
      </w:r>
    </w:p>
    <w:p w14:paraId="5A22AB0F" w14:textId="174A49C4" w:rsidR="0042023E" w:rsidRDefault="00052746" w:rsidP="00052746">
      <w:pPr>
        <w:pStyle w:val="IndentTimesNewRoman"/>
      </w:pPr>
      <w:r>
        <w:t>Meanwhile, as a non-RTI TPS, ER optimal does not outperform</w:t>
      </w:r>
      <w:r w:rsidR="00D92045">
        <w:t xml:space="preserve"> the RTI-based</w:t>
      </w:r>
      <w:r>
        <w:t xml:space="preserve"> </w:t>
      </w:r>
      <w:r w:rsidR="00E8470F">
        <w:t xml:space="preserve">PR optimal. It also strengthens a simple </w:t>
      </w:r>
      <w:r w:rsidR="00804218">
        <w:t xml:space="preserve">intuitive </w:t>
      </w:r>
      <w:r w:rsidR="00E8470F">
        <w:t xml:space="preserve">assumption: real-time information helps, somewhat. </w:t>
      </w:r>
    </w:p>
    <w:p w14:paraId="0DB4AD04" w14:textId="77777777" w:rsidR="00052746" w:rsidRDefault="00052746" w:rsidP="00213583">
      <w:pPr>
        <w:pStyle w:val="IndentTimesNewRoman"/>
        <w:ind w:firstLine="0"/>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C30FD31" w:rsidR="00E032E3" w:rsidRDefault="00E13C93" w:rsidP="00E13C93">
      <w:pPr>
        <w:pStyle w:val="IndentTimesNewRoman"/>
        <w:ind w:firstLine="0"/>
      </w:pPr>
      <w:r>
        <w:t>A</w:t>
      </w:r>
      <w:r w:rsidR="00E032E3">
        <w:t>rbitrary relaxation has an average waiting time of half of the headway. Therefore, we can observe a drastic change between standard schedule and frequent schedule due to the increase of headway</w:t>
      </w:r>
      <w:r w:rsidR="00FD7E13">
        <w:t xml:space="preserve"> in </w:t>
      </w:r>
      <w:r w:rsidR="00FD7E13">
        <w:fldChar w:fldCharType="begin"/>
      </w:r>
      <w:r w:rsidR="00FD7E13">
        <w:instrText xml:space="preserve"> REF _Ref16256385 \h </w:instrText>
      </w:r>
      <w:r w:rsidR="00FD7E13">
        <w:fldChar w:fldCharType="separate"/>
      </w:r>
      <w:r w:rsidR="00FD7E13" w:rsidRPr="004743C5">
        <w:t xml:space="preserve">Figure </w:t>
      </w:r>
      <w:r w:rsidR="00FD7E13">
        <w:rPr>
          <w:noProof/>
        </w:rPr>
        <w:t>10</w:t>
      </w:r>
      <w:r w:rsidR="00FD7E13">
        <w:fldChar w:fldCharType="end"/>
      </w:r>
      <w:r w:rsidR="00FD7E13">
        <w:t xml:space="preserve"> </w:t>
      </w:r>
      <w:r w:rsidR="00723B19">
        <w:t>(top right).</w:t>
      </w:r>
      <w:r w:rsidR="00E032E3">
        <w:t xml:space="preserve"> Intuitively, the performance of AR should have been the</w:t>
      </w:r>
      <w:r w:rsidR="00722A8A">
        <w:t xml:space="preserve"> worst among the TPSs. However</w:t>
      </w:r>
      <w:r w:rsidR="00E032E3">
        <w:t>, gr</w:t>
      </w:r>
      <w:r w:rsidR="00A47366">
        <w:t>eedy relaxation, as the only RTI-based</w:t>
      </w:r>
      <w:r w:rsidR="00E032E3">
        <w:t xml:space="preserve"> TPS, has the worst waiting time of </w:t>
      </w:r>
      <w:r w:rsidR="008D59AB">
        <w:t>620</w:t>
      </w:r>
      <w:r w:rsidR="00E032E3">
        <w:t xml:space="preserve"> seconds </w:t>
      </w:r>
      <w:r w:rsidR="00502A82">
        <w:t>compared to AR’s 509 seconds</w:t>
      </w:r>
      <w:r w:rsidR="00E032E3">
        <w:t xml:space="preserve">. This </w:t>
      </w:r>
      <w:r w:rsidR="00DB03BE">
        <w:t xml:space="preserve">also </w:t>
      </w:r>
      <w:r w:rsidR="00E032E3">
        <w:t>proves that RT</w:t>
      </w:r>
      <w:r w:rsidR="00F16D79">
        <w:t>I</w:t>
      </w:r>
      <w:r w:rsidR="00E032E3">
        <w:t xml:space="preserve"> users without proper advice could wait significantly longer than even arbitrary relaxation. </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t>Null Relaxation</w:t>
      </w:r>
    </w:p>
    <w:p w14:paraId="432D3318" w14:textId="642A6B4D" w:rsidR="00101742" w:rsidRDefault="006906AB" w:rsidP="007F0277">
      <w:pPr>
        <w:pStyle w:val="TimesNewRoman"/>
      </w:pPr>
      <w:r>
        <w:t xml:space="preserve">Theoretically, NR user’s waiting time is </w:t>
      </w:r>
      <w:r w:rsidR="00EC08CC">
        <w:t>exactly the delay of the bus they take</w:t>
      </w:r>
      <w:r>
        <w:t xml:space="preserve"> since the buses’ actual departure should be always later than the scheduled time.</w:t>
      </w:r>
      <w:r w:rsidR="00410D1F">
        <w:t xml:space="preserve"> In other terms</w:t>
      </w:r>
      <w:r>
        <w:t xml:space="preserve">, </w:t>
      </w:r>
      <w:r w:rsidR="00410D1F">
        <w:t>the theoretical missed risk is always 0</w:t>
      </w:r>
      <w:r>
        <w:t>.</w:t>
      </w:r>
      <w:r w:rsidRPr="006906AB">
        <w:t xml:space="preserve"> </w:t>
      </w:r>
      <w:r w:rsidR="00410D1F">
        <w:t xml:space="preserve">However, the reality is </w:t>
      </w:r>
      <w:r w:rsidR="003F3CEF">
        <w:t xml:space="preserve">sometimes </w:t>
      </w:r>
      <w:r w:rsidR="00410D1F">
        <w:t>otherwise</w:t>
      </w:r>
      <w:r w:rsidR="00521B87">
        <w:t>,</w:t>
      </w:r>
      <w:r w:rsidR="003705D3">
        <w:t xml:space="preserve"> NR’s actual missed risk is 3.72%. </w:t>
      </w:r>
      <w:r w:rsidR="007F0277">
        <w:t xml:space="preserve">The average waiting time </w:t>
      </w:r>
      <w:r w:rsidR="00EC08CC">
        <w:t xml:space="preserve">starts from 0 while it accumulates and propagates along the route with fluctuations, as shown in </w:t>
      </w:r>
      <w:r w:rsidR="00213583">
        <w:fldChar w:fldCharType="begin"/>
      </w:r>
      <w:r w:rsidR="00213583">
        <w:instrText xml:space="preserve"> REF _Ref16256385 \h </w:instrText>
      </w:r>
      <w:r w:rsidR="00213583">
        <w:fldChar w:fldCharType="separate"/>
      </w:r>
      <w:r w:rsidR="000B09E3" w:rsidRPr="004743C5">
        <w:t xml:space="preserve">Figure </w:t>
      </w:r>
      <w:r w:rsidR="000B09E3">
        <w:rPr>
          <w:noProof/>
        </w:rPr>
        <w:t>10</w:t>
      </w:r>
      <w:r w:rsidR="00213583">
        <w:fldChar w:fldCharType="end"/>
      </w:r>
      <w:r w:rsidR="00EC08CC">
        <w:t xml:space="preserve"> (</w:t>
      </w:r>
      <w:r w:rsidR="003A5C3F">
        <w:t>bottom</w:t>
      </w:r>
      <w:r w:rsidR="00EC08CC">
        <w:t xml:space="preserve"> right)</w:t>
      </w:r>
      <w:r w:rsidR="00D52277">
        <w:t xml:space="preserve">, just </w:t>
      </w:r>
      <w:r w:rsidR="00621735">
        <w:t>as</w:t>
      </w:r>
      <w:r w:rsidR="00D52277">
        <w:t xml:space="preserve"> the delay</w:t>
      </w:r>
      <w:r w:rsidR="00EC08CC">
        <w:t>.</w:t>
      </w:r>
      <w:r w:rsidR="00D06EA6">
        <w:t xml:space="preserve"> </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54FA4685" w:rsidR="00EC08CC" w:rsidRDefault="00213583" w:rsidP="004A78FF">
      <w:pPr>
        <w:pStyle w:val="TimesNewRoman"/>
      </w:pPr>
      <w:r>
        <w:lastRenderedPageBreak/>
        <w:fldChar w:fldCharType="begin"/>
      </w:r>
      <w:r>
        <w:instrText xml:space="preserve"> REF _Ref16255992 \h </w:instrText>
      </w:r>
      <w:r>
        <w:fldChar w:fldCharType="separate"/>
      </w:r>
      <w:r w:rsidR="000B09E3">
        <w:t xml:space="preserve">Figure </w:t>
      </w:r>
      <w:r w:rsidR="000B09E3">
        <w:rPr>
          <w:noProof/>
        </w:rPr>
        <w:t>9</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669B5517"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0B09E3">
        <w:t xml:space="preserve">Table </w:t>
      </w:r>
      <w:r w:rsidR="000B09E3">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red line in </w:t>
      </w:r>
      <w:r w:rsidR="00213583">
        <w:fldChar w:fldCharType="begin"/>
      </w:r>
      <w:r w:rsidR="00213583">
        <w:instrText xml:space="preserve"> REF _Ref16255992 \h </w:instrText>
      </w:r>
      <w:r w:rsidR="00213583">
        <w:fldChar w:fldCharType="separate"/>
      </w:r>
      <w:r w:rsidR="000B09E3">
        <w:t xml:space="preserve">Figure </w:t>
      </w:r>
      <w:r w:rsidR="000B09E3">
        <w:rPr>
          <w:noProof/>
        </w:rPr>
        <w:t>9</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51775EB" w:rsidR="00183BC0" w:rsidRDefault="002D656B" w:rsidP="00183BC0">
      <w:pPr>
        <w:pStyle w:val="IndentTimesNewRoman"/>
        <w:keepNext/>
        <w:ind w:firstLine="0"/>
      </w:pPr>
      <w:r>
        <w:rPr>
          <w:noProof/>
        </w:rPr>
        <w:lastRenderedPageBreak/>
        <w:pict w14:anchorId="1AA35430">
          <v:shape id="_x0000_i1027" type="#_x0000_t75" style="width:467.05pt;height:333.1pt">
            <v:imagedata r:id="rId16" o:title="PR_opt-NR_dWT_mark"/>
          </v:shape>
        </w:pict>
      </w:r>
    </w:p>
    <w:p w14:paraId="58964B75" w14:textId="3293EF21" w:rsidR="00183BC0" w:rsidRDefault="00183BC0" w:rsidP="00183BC0">
      <w:pPr>
        <w:pStyle w:val="TimesNewRoman"/>
        <w:jc w:val="center"/>
      </w:pPr>
      <w:bookmarkStart w:id="19" w:name="_Ref16255992"/>
      <w:r>
        <w:t xml:space="preserve">Figure </w:t>
      </w:r>
      <w:fldSimple w:instr=" SEQ Figure \* ARABIC ">
        <w:r w:rsidR="00282A53">
          <w:rPr>
            <w:noProof/>
          </w:rPr>
          <w:t>9</w:t>
        </w:r>
      </w:fldSimple>
      <w:bookmarkEnd w:id="19"/>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2D656B" w:rsidP="004743C5">
      <w:pPr>
        <w:pStyle w:val="IndentTimesNewRoman"/>
        <w:keepNext/>
        <w:ind w:firstLine="0"/>
      </w:pPr>
      <w:r>
        <w:rPr>
          <w:noProof/>
        </w:rPr>
        <w:lastRenderedPageBreak/>
        <w:pict w14:anchorId="143B104B">
          <v:shape id="_x0000_i1028" type="#_x0000_t75" style="width:467.7pt;height:331.2pt">
            <v:imagedata r:id="rId17" o:title="wt_all"/>
          </v:shape>
        </w:pict>
      </w:r>
    </w:p>
    <w:p w14:paraId="4D6E7C37" w14:textId="5AE35654" w:rsidR="00E032E3" w:rsidRPr="006E112A" w:rsidRDefault="004743C5" w:rsidP="00183BC0">
      <w:pPr>
        <w:spacing w:line="256" w:lineRule="auto"/>
        <w:jc w:val="center"/>
        <w:rPr>
          <w:rFonts w:ascii="Times New Roman" w:hAnsi="Times New Roman" w:cs="Times New Roman"/>
          <w:sz w:val="24"/>
          <w:szCs w:val="24"/>
        </w:rPr>
      </w:pPr>
      <w:bookmarkStart w:id="20" w:name="_Ref16256385"/>
      <w:bookmarkStart w:id="21"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282A53">
        <w:rPr>
          <w:rFonts w:ascii="Times New Roman" w:hAnsi="Times New Roman" w:cs="Times New Roman"/>
          <w:noProof/>
          <w:sz w:val="24"/>
          <w:szCs w:val="24"/>
        </w:rPr>
        <w:t>10</w:t>
      </w:r>
      <w:r w:rsidRPr="004743C5">
        <w:rPr>
          <w:rFonts w:ascii="Times New Roman" w:hAnsi="Times New Roman" w:cs="Times New Roman"/>
          <w:sz w:val="24"/>
          <w:szCs w:val="24"/>
        </w:rPr>
        <w:fldChar w:fldCharType="end"/>
      </w:r>
      <w:bookmarkEnd w:id="20"/>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21"/>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2D656B"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7.7pt;height:334.35pt">
            <v:imagedata r:id="rId18" o:title="mr_all"/>
          </v:shape>
        </w:pict>
      </w:r>
    </w:p>
    <w:p w14:paraId="4246D81B" w14:textId="25831373" w:rsidR="00530F4C" w:rsidRPr="006E112A" w:rsidRDefault="00530F4C" w:rsidP="00530F4C">
      <w:pPr>
        <w:spacing w:line="256" w:lineRule="auto"/>
        <w:jc w:val="center"/>
        <w:rPr>
          <w:rFonts w:ascii="Times New Roman" w:hAnsi="Times New Roman" w:cs="Times New Roman"/>
          <w:sz w:val="24"/>
          <w:szCs w:val="24"/>
        </w:rPr>
      </w:pPr>
      <w:bookmarkStart w:id="22"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282A53">
        <w:rPr>
          <w:rFonts w:ascii="Times New Roman" w:hAnsi="Times New Roman" w:cs="Times New Roman"/>
          <w:noProof/>
          <w:sz w:val="24"/>
          <w:szCs w:val="24"/>
        </w:rPr>
        <w:t>11</w:t>
      </w:r>
      <w:r w:rsidRPr="00530F4C">
        <w:rPr>
          <w:rFonts w:ascii="Times New Roman" w:hAnsi="Times New Roman" w:cs="Times New Roman"/>
          <w:sz w:val="24"/>
          <w:szCs w:val="24"/>
        </w:rPr>
        <w:fldChar w:fldCharType="end"/>
      </w:r>
      <w:bookmarkEnd w:id="22"/>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00ED34A2">
        <w:rPr>
          <w:rFonts w:ascii="Times New Roman" w:hAnsi="Times New Roman" w:cs="Times New Roman"/>
          <w:sz w:val="24"/>
          <w:szCs w:val="24"/>
        </w:rPr>
        <w:t xml:space="preserve"> optimal</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rPr>
          <w:rFonts w:hint="eastAsia"/>
        </w:rPr>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557692FF"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4D3D5D" w:rsidRPr="004D3D5D">
        <w:rPr>
          <w:rFonts w:ascii="Times New Roman" w:hAnsi="Times New Roman" w:cs="Times New Roman"/>
          <w:sz w:val="24"/>
          <w:szCs w:val="24"/>
        </w:rPr>
        <w:t>Figure 12</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76E48F12">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6F33E7" w14:textId="526EBDD2" w:rsidR="00E032E3" w:rsidRDefault="00E032E3" w:rsidP="00E032E3">
      <w:pPr>
        <w:pStyle w:val="IndentTimesNewRoman"/>
        <w:ind w:firstLine="0"/>
        <w:jc w:val="center"/>
      </w:pPr>
      <w:bookmarkStart w:id="23" w:name="_Ref11073418"/>
      <w:r>
        <w:t xml:space="preserve">Figure </w:t>
      </w:r>
      <w:r>
        <w:rPr>
          <w:noProof/>
        </w:rPr>
        <w:fldChar w:fldCharType="begin"/>
      </w:r>
      <w:r>
        <w:rPr>
          <w:noProof/>
        </w:rPr>
        <w:instrText xml:space="preserve"> SEQ Figure \* ARABIC </w:instrText>
      </w:r>
      <w:r>
        <w:rPr>
          <w:noProof/>
        </w:rPr>
        <w:fldChar w:fldCharType="separate"/>
      </w:r>
      <w:r w:rsidR="00282A53">
        <w:rPr>
          <w:noProof/>
        </w:rPr>
        <w:t>12</w:t>
      </w:r>
      <w:r>
        <w:rPr>
          <w:noProof/>
        </w:rPr>
        <w:fldChar w:fldCharType="end"/>
      </w:r>
      <w:bookmarkEnd w:id="23"/>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48305C7C">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CE1544F" w14:textId="35E0AAFD" w:rsidR="00282A53" w:rsidRPr="00D37BE2" w:rsidRDefault="00282A53" w:rsidP="004D3D5D">
      <w:pPr>
        <w:pStyle w:val="IndentTimesNewRoman"/>
        <w:ind w:firstLine="0"/>
        <w:jc w:val="center"/>
      </w:pPr>
      <w:r>
        <w:t xml:space="preserve">Figure </w:t>
      </w:r>
      <w:fldSimple w:instr=" SEQ Figure \* ARABIC ">
        <w:r>
          <w:t>13</w:t>
        </w:r>
      </w:fldSimple>
      <w:r>
        <w:t xml:space="preserve"> Each TPS's missed risk on each day of week.</w:t>
      </w:r>
    </w:p>
    <w:p w14:paraId="49C3AFC8" w14:textId="68A8357B"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4D3D5D" w:rsidRPr="00B338F3">
        <w:t xml:space="preserve">Figure </w:t>
      </w:r>
      <w:r w:rsidR="004D3D5D">
        <w:rPr>
          <w:noProof/>
        </w:rPr>
        <w:t>14</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2771AA92"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PR optimal</w:t>
      </w:r>
      <w:r w:rsidR="00AB6B28">
        <w:t>’s performance</w:t>
      </w:r>
      <w:r w:rsidR="007E752E">
        <w:t xml:space="preserve"> is </w:t>
      </w:r>
      <w:r w:rsidR="00AB6B28">
        <w:t>worse</w:t>
      </w:r>
      <w:r w:rsidR="007E752E">
        <w:t xml:space="preserve"> than NR</w:t>
      </w:r>
      <w:r w:rsidR="00AB6B28">
        <w:t>’s</w:t>
      </w:r>
      <w:r w:rsidR="007E752E">
        <w:t xml:space="preserve">; </w:t>
      </w:r>
      <w:r w:rsidR="007E752E">
        <w:lastRenderedPageBreak/>
        <w:t xml:space="preserve">while for most of </w:t>
      </w:r>
      <w:r w:rsidR="00550487">
        <w:t>a</w:t>
      </w:r>
      <w:r w:rsidR="007E752E">
        <w:t xml:space="preserve"> day</w:t>
      </w:r>
      <w:r w:rsidR="0097758F">
        <w:t>, PR optimal’s performance is better than NR</w:t>
      </w:r>
      <w:r w:rsidR="00AB6B28">
        <w:t>’s</w:t>
      </w:r>
      <w:r>
        <w:t xml:space="preserve">. This </w:t>
      </w:r>
      <w:r w:rsidR="00492BC4">
        <w:t xml:space="preserve">also </w:t>
      </w:r>
      <w:r>
        <w:t xml:space="preserve">suggests that </w:t>
      </w:r>
      <w:r w:rsidR="00FA5F6C">
        <w:t>PR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029BDF8E">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F491B03" w14:textId="35EAB6CC" w:rsidR="00E032E3" w:rsidRPr="00B338F3" w:rsidRDefault="00E032E3" w:rsidP="00E032E3">
      <w:pPr>
        <w:spacing w:line="256" w:lineRule="auto"/>
        <w:jc w:val="center"/>
        <w:rPr>
          <w:rFonts w:ascii="Times New Roman" w:hAnsi="Times New Roman" w:cs="Times New Roman"/>
          <w:sz w:val="24"/>
          <w:szCs w:val="24"/>
        </w:rPr>
      </w:pPr>
      <w:bookmarkStart w:id="24"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282A53">
        <w:rPr>
          <w:rFonts w:ascii="Times New Roman" w:hAnsi="Times New Roman" w:cs="Times New Roman"/>
          <w:noProof/>
          <w:sz w:val="24"/>
          <w:szCs w:val="24"/>
        </w:rPr>
        <w:t>14</w:t>
      </w:r>
      <w:r w:rsidRPr="00B338F3">
        <w:rPr>
          <w:rFonts w:ascii="Times New Roman" w:hAnsi="Times New Roman" w:cs="Times New Roman"/>
          <w:sz w:val="24"/>
          <w:szCs w:val="24"/>
        </w:rPr>
        <w:fldChar w:fldCharType="end"/>
      </w:r>
      <w:bookmarkEnd w:id="24"/>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73724A5E">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9778DC" w14:textId="7F824977"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Pr="00282A53">
        <w:rPr>
          <w:rFonts w:ascii="Times New Roman" w:hAnsi="Times New Roman" w:cs="Times New Roman"/>
          <w:sz w:val="24"/>
          <w:szCs w:val="24"/>
        </w:rPr>
        <w:t>15</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5C311D3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741EA9AC"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PT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PR TPS is not fully explored, as there are unlimited numbers of methods to find the best insurance buffer. Unlike </w:t>
      </w:r>
      <w:r w:rsidR="00527468">
        <w:rPr>
          <w:rFonts w:ascii="Times New Roman" w:hAnsi="Times New Roman" w:cs="Times New Roman"/>
          <w:sz w:val="24"/>
          <w:szCs w:val="24"/>
        </w:rPr>
        <w:t xml:space="preserve">simple non-RTI TPSs that </w:t>
      </w:r>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hint="eastAsia"/>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59567A97" w14:textId="07D52ABC" w:rsidR="001A59A6" w:rsidRPr="001A59A6" w:rsidRDefault="00E032E3"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A59A6" w:rsidRPr="001A59A6">
        <w:rPr>
          <w:rFonts w:ascii="Times New Roman" w:hAnsi="Times New Roman" w:cs="Times New Roman"/>
          <w:noProof/>
          <w:sz w:val="24"/>
          <w:szCs w:val="24"/>
        </w:rPr>
        <w:t xml:space="preserve">Algers, S., Hansen, S., &amp; Tegner, G. (1975). Role of waiting time, comfort, and convenience in modal choice for work trip. </w:t>
      </w:r>
      <w:r w:rsidR="001A59A6" w:rsidRPr="001A59A6">
        <w:rPr>
          <w:rFonts w:ascii="Times New Roman" w:hAnsi="Times New Roman" w:cs="Times New Roman"/>
          <w:i/>
          <w:iCs/>
          <w:noProof/>
          <w:sz w:val="24"/>
          <w:szCs w:val="24"/>
        </w:rPr>
        <w:t>Transportation Research Record</w:t>
      </w:r>
      <w:r w:rsidR="001A59A6" w:rsidRPr="001A59A6">
        <w:rPr>
          <w:rFonts w:ascii="Times New Roman" w:hAnsi="Times New Roman" w:cs="Times New Roman"/>
          <w:noProof/>
          <w:sz w:val="24"/>
          <w:szCs w:val="24"/>
        </w:rPr>
        <w:t xml:space="preserve">, </w:t>
      </w:r>
      <w:r w:rsidR="001A59A6" w:rsidRPr="001A59A6">
        <w:rPr>
          <w:rFonts w:ascii="Times New Roman" w:hAnsi="Times New Roman" w:cs="Times New Roman"/>
          <w:i/>
          <w:iCs/>
          <w:noProof/>
          <w:sz w:val="24"/>
          <w:szCs w:val="24"/>
        </w:rPr>
        <w:t>534</w:t>
      </w:r>
      <w:r w:rsidR="001A59A6" w:rsidRPr="001A59A6">
        <w:rPr>
          <w:rFonts w:ascii="Times New Roman" w:hAnsi="Times New Roman" w:cs="Times New Roman"/>
          <w:noProof/>
          <w:sz w:val="24"/>
          <w:szCs w:val="24"/>
        </w:rPr>
        <w:t>, 38–51.</w:t>
      </w:r>
    </w:p>
    <w:p w14:paraId="65A9E50B"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Bowman, L. A., &amp; Turnquist, M. A. (1981). Service frequency, schedule reliability and passenger wait times at transit stops. </w:t>
      </w:r>
      <w:r w:rsidRPr="001A59A6">
        <w:rPr>
          <w:rFonts w:ascii="Times New Roman" w:hAnsi="Times New Roman" w:cs="Times New Roman"/>
          <w:i/>
          <w:iCs/>
          <w:noProof/>
          <w:sz w:val="24"/>
          <w:szCs w:val="24"/>
        </w:rPr>
        <w:t>Transportation Research Part A: General</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15</w:t>
      </w:r>
      <w:r w:rsidRPr="001A59A6">
        <w:rPr>
          <w:rFonts w:ascii="Times New Roman" w:hAnsi="Times New Roman" w:cs="Times New Roman"/>
          <w:noProof/>
          <w:sz w:val="24"/>
          <w:szCs w:val="24"/>
        </w:rPr>
        <w:t>(6), 465–471.</w:t>
      </w:r>
    </w:p>
    <w:p w14:paraId="41C4D04E"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Bradburn, N. M., Sudman, S., Blair, E., Locander, W., Miles, C., Singer, E., &amp; Stocking, C. (1979). </w:t>
      </w:r>
      <w:r w:rsidRPr="001A59A6">
        <w:rPr>
          <w:rFonts w:ascii="Times New Roman" w:hAnsi="Times New Roman" w:cs="Times New Roman"/>
          <w:i/>
          <w:iCs/>
          <w:noProof/>
          <w:sz w:val="24"/>
          <w:szCs w:val="24"/>
        </w:rPr>
        <w:t>Improving interview method and questionnaire design: Response effects to threatening questions in survey research</w:t>
      </w:r>
      <w:r w:rsidRPr="001A59A6">
        <w:rPr>
          <w:rFonts w:ascii="Times New Roman" w:hAnsi="Times New Roman" w:cs="Times New Roman"/>
          <w:noProof/>
          <w:sz w:val="24"/>
          <w:szCs w:val="24"/>
        </w:rPr>
        <w:t>. Jossey-Bass San Francisco.</w:t>
      </w:r>
    </w:p>
    <w:p w14:paraId="36781D19"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1A59A6">
        <w:rPr>
          <w:rFonts w:ascii="Times New Roman" w:hAnsi="Times New Roman" w:cs="Times New Roman"/>
          <w:i/>
          <w:iCs/>
          <w:noProof/>
          <w:sz w:val="24"/>
          <w:szCs w:val="24"/>
        </w:rPr>
        <w:t>Transportation Research Part A: Policy and Practice</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69</w:t>
      </w:r>
      <w:r w:rsidRPr="001A59A6">
        <w:rPr>
          <w:rFonts w:ascii="Times New Roman" w:hAnsi="Times New Roman" w:cs="Times New Roman"/>
          <w:noProof/>
          <w:sz w:val="24"/>
          <w:szCs w:val="24"/>
        </w:rPr>
        <w:t>, 409–422.</w:t>
      </w:r>
    </w:p>
    <w:p w14:paraId="39011CFA"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Brakewood, C., Macfarlane, G. S., &amp; Watkins, K. (2015). The impact of real-time information on bus ridership in New York City. </w:t>
      </w:r>
      <w:r w:rsidRPr="001A59A6">
        <w:rPr>
          <w:rFonts w:ascii="Times New Roman" w:hAnsi="Times New Roman" w:cs="Times New Roman"/>
          <w:i/>
          <w:iCs/>
          <w:noProof/>
          <w:sz w:val="24"/>
          <w:szCs w:val="24"/>
        </w:rPr>
        <w:t>Transportation Research Part C: Emerging Technologies</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53</w:t>
      </w:r>
      <w:r w:rsidRPr="001A59A6">
        <w:rPr>
          <w:rFonts w:ascii="Times New Roman" w:hAnsi="Times New Roman" w:cs="Times New Roman"/>
          <w:noProof/>
          <w:sz w:val="24"/>
          <w:szCs w:val="24"/>
        </w:rPr>
        <w:t>, 59–75.</w:t>
      </w:r>
    </w:p>
    <w:p w14:paraId="7AC174F0"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Brakewood, C., &amp; Watkins, K. (2018). A literature review of the passenger benefits of real-time transit information. </w:t>
      </w:r>
      <w:r w:rsidRPr="001A59A6">
        <w:rPr>
          <w:rFonts w:ascii="Times New Roman" w:hAnsi="Times New Roman" w:cs="Times New Roman"/>
          <w:i/>
          <w:iCs/>
          <w:noProof/>
          <w:sz w:val="24"/>
          <w:szCs w:val="24"/>
        </w:rPr>
        <w:t>Transport Reviews</w:t>
      </w:r>
      <w:r w:rsidRPr="001A59A6">
        <w:rPr>
          <w:rFonts w:ascii="Times New Roman" w:hAnsi="Times New Roman" w:cs="Times New Roman"/>
          <w:noProof/>
          <w:sz w:val="24"/>
          <w:szCs w:val="24"/>
        </w:rPr>
        <w:t>, 1–30.</w:t>
      </w:r>
    </w:p>
    <w:p w14:paraId="6AB01E62"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A59A6">
        <w:rPr>
          <w:rFonts w:ascii="Times New Roman" w:hAnsi="Times New Roman" w:cs="Times New Roman"/>
          <w:i/>
          <w:iCs/>
          <w:noProof/>
          <w:sz w:val="24"/>
          <w:szCs w:val="24"/>
        </w:rPr>
        <w:t>EURO Journal on Transportation and Logistics</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6</w:t>
      </w:r>
      <w:r w:rsidRPr="001A59A6">
        <w:rPr>
          <w:rFonts w:ascii="Times New Roman" w:hAnsi="Times New Roman" w:cs="Times New Roman"/>
          <w:noProof/>
          <w:sz w:val="24"/>
          <w:szCs w:val="24"/>
        </w:rPr>
        <w:t>(3), 247–270.</w:t>
      </w:r>
    </w:p>
    <w:p w14:paraId="018A97E8"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A59A6">
        <w:rPr>
          <w:rFonts w:ascii="Times New Roman" w:hAnsi="Times New Roman" w:cs="Times New Roman"/>
          <w:i/>
          <w:iCs/>
          <w:noProof/>
          <w:sz w:val="24"/>
          <w:szCs w:val="24"/>
        </w:rPr>
        <w:t>Transportation Research Record</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2419</w:t>
      </w:r>
      <w:r w:rsidRPr="001A59A6">
        <w:rPr>
          <w:rFonts w:ascii="Times New Roman" w:hAnsi="Times New Roman" w:cs="Times New Roman"/>
          <w:noProof/>
          <w:sz w:val="24"/>
          <w:szCs w:val="24"/>
        </w:rPr>
        <w:t>(1), 1–10.</w:t>
      </w:r>
    </w:p>
    <w:p w14:paraId="3CF24DE3"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COTA. (2019). 2 N HIGH / E MAIN. Retrieved June 3, 2019, from https://www.cota.com/wp-content/themes/gotravel-child/PDF/lines/2.pdf</w:t>
      </w:r>
    </w:p>
    <w:p w14:paraId="36A2D68F"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Dziekan, K., &amp; Vermeulen, A. (2006). Psychological effects of and design preferences for real-time information displays. </w:t>
      </w:r>
      <w:r w:rsidRPr="001A59A6">
        <w:rPr>
          <w:rFonts w:ascii="Times New Roman" w:hAnsi="Times New Roman" w:cs="Times New Roman"/>
          <w:i/>
          <w:iCs/>
          <w:noProof/>
          <w:sz w:val="24"/>
          <w:szCs w:val="24"/>
        </w:rPr>
        <w:t>Journal of Public Transportation</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9</w:t>
      </w:r>
      <w:r w:rsidRPr="001A59A6">
        <w:rPr>
          <w:rFonts w:ascii="Times New Roman" w:hAnsi="Times New Roman" w:cs="Times New Roman"/>
          <w:noProof/>
          <w:sz w:val="24"/>
          <w:szCs w:val="24"/>
        </w:rPr>
        <w:t>(1), 1.</w:t>
      </w:r>
    </w:p>
    <w:p w14:paraId="200DE9C4"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A59A6">
        <w:rPr>
          <w:rFonts w:ascii="Times New Roman" w:hAnsi="Times New Roman" w:cs="Times New Roman"/>
          <w:i/>
          <w:iCs/>
          <w:noProof/>
          <w:sz w:val="24"/>
          <w:szCs w:val="24"/>
        </w:rPr>
        <w:t>Transportation Research Part A: Policy and Practice</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88</w:t>
      </w:r>
      <w:r w:rsidRPr="001A59A6">
        <w:rPr>
          <w:rFonts w:ascii="Times New Roman" w:hAnsi="Times New Roman" w:cs="Times New Roman"/>
          <w:noProof/>
          <w:sz w:val="24"/>
          <w:szCs w:val="24"/>
        </w:rPr>
        <w:t>, 251–264.</w:t>
      </w:r>
    </w:p>
    <w:p w14:paraId="50CDD86C"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Ferris, B., Watkins, K., &amp; Borning, A. (2010). OneBusAway: results from providing real-time arrival information for public transit. In </w:t>
      </w:r>
      <w:r w:rsidRPr="001A59A6">
        <w:rPr>
          <w:rFonts w:ascii="Times New Roman" w:hAnsi="Times New Roman" w:cs="Times New Roman"/>
          <w:i/>
          <w:iCs/>
          <w:noProof/>
          <w:sz w:val="24"/>
          <w:szCs w:val="24"/>
        </w:rPr>
        <w:t>Proceedings of the SIGCHI Conference on Human Factors in Computing Systems</w:t>
      </w:r>
      <w:r w:rsidRPr="001A59A6">
        <w:rPr>
          <w:rFonts w:ascii="Times New Roman" w:hAnsi="Times New Roman" w:cs="Times New Roman"/>
          <w:noProof/>
          <w:sz w:val="24"/>
          <w:szCs w:val="24"/>
        </w:rPr>
        <w:t xml:space="preserve"> (pp. 1807–1816). ACM.</w:t>
      </w:r>
    </w:p>
    <w:p w14:paraId="03F4875F"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Fonzone, A., Schmöcker, J.-D., &amp; Liu, R. (2015). A model of bus bunching under reliability-based passenger arrival patterns. </w:t>
      </w:r>
      <w:r w:rsidRPr="001A59A6">
        <w:rPr>
          <w:rFonts w:ascii="Times New Roman" w:hAnsi="Times New Roman" w:cs="Times New Roman"/>
          <w:i/>
          <w:iCs/>
          <w:noProof/>
          <w:sz w:val="24"/>
          <w:szCs w:val="24"/>
        </w:rPr>
        <w:t>Transportation Research Procedia</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7</w:t>
      </w:r>
      <w:r w:rsidRPr="001A59A6">
        <w:rPr>
          <w:rFonts w:ascii="Times New Roman" w:hAnsi="Times New Roman" w:cs="Times New Roman"/>
          <w:noProof/>
          <w:sz w:val="24"/>
          <w:szCs w:val="24"/>
        </w:rPr>
        <w:t>, 276–299.</w:t>
      </w:r>
    </w:p>
    <w:p w14:paraId="56F9FCB6"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Fries, R. N., Dunning, A. E., &amp; Chowdhury, M. A. (2011). University traveler value of potential real-time transit information. </w:t>
      </w:r>
      <w:r w:rsidRPr="001A59A6">
        <w:rPr>
          <w:rFonts w:ascii="Times New Roman" w:hAnsi="Times New Roman" w:cs="Times New Roman"/>
          <w:i/>
          <w:iCs/>
          <w:noProof/>
          <w:sz w:val="24"/>
          <w:szCs w:val="24"/>
        </w:rPr>
        <w:t>Journal of Public Transportation</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14</w:t>
      </w:r>
      <w:r w:rsidRPr="001A59A6">
        <w:rPr>
          <w:rFonts w:ascii="Times New Roman" w:hAnsi="Times New Roman" w:cs="Times New Roman"/>
          <w:noProof/>
          <w:sz w:val="24"/>
          <w:szCs w:val="24"/>
        </w:rPr>
        <w:t>(2), 2.</w:t>
      </w:r>
    </w:p>
    <w:p w14:paraId="4F60AA9B"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A59A6">
        <w:rPr>
          <w:rFonts w:ascii="Times New Roman" w:hAnsi="Times New Roman" w:cs="Times New Roman"/>
          <w:i/>
          <w:iCs/>
          <w:noProof/>
          <w:sz w:val="24"/>
          <w:szCs w:val="24"/>
        </w:rPr>
        <w:t>Transportation Research Record</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2274</w:t>
      </w:r>
      <w:r w:rsidRPr="001A59A6">
        <w:rPr>
          <w:rFonts w:ascii="Times New Roman" w:hAnsi="Times New Roman" w:cs="Times New Roman"/>
          <w:noProof/>
          <w:sz w:val="24"/>
          <w:szCs w:val="24"/>
        </w:rPr>
        <w:t>(1), 52–60.</w:t>
      </w:r>
    </w:p>
    <w:p w14:paraId="4A7DEA01"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Gkioulou, Z. (2013). Evaluating the impact of waiting time uncertainty on passengers´ decisions.</w:t>
      </w:r>
    </w:p>
    <w:p w14:paraId="5B86FF34"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4F95BBC"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Google Developers. (2018). Trip Updates. Retrieved April 8, 2019, from https://developers.google.com/transit/gtfs-realtime/guides/trip-updates</w:t>
      </w:r>
    </w:p>
    <w:p w14:paraId="4D412013"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Goyder, J. (1986). Surveys on surveys: Limitations and potentialities. </w:t>
      </w:r>
      <w:r w:rsidRPr="001A59A6">
        <w:rPr>
          <w:rFonts w:ascii="Times New Roman" w:hAnsi="Times New Roman" w:cs="Times New Roman"/>
          <w:i/>
          <w:iCs/>
          <w:noProof/>
          <w:sz w:val="24"/>
          <w:szCs w:val="24"/>
        </w:rPr>
        <w:t>Public Opinion Quarterly</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50</w:t>
      </w:r>
      <w:r w:rsidRPr="001A59A6">
        <w:rPr>
          <w:rFonts w:ascii="Times New Roman" w:hAnsi="Times New Roman" w:cs="Times New Roman"/>
          <w:noProof/>
          <w:sz w:val="24"/>
          <w:szCs w:val="24"/>
        </w:rPr>
        <w:t>(1), 27–41.</w:t>
      </w:r>
    </w:p>
    <w:p w14:paraId="56785E81"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lastRenderedPageBreak/>
        <w:t xml:space="preserve">Jolliffe, J. K., &amp; Hutchinson, T. P. (1975). A behavioural explanation of the association between bus and passenger arrivals at a bus stop. </w:t>
      </w:r>
      <w:r w:rsidRPr="001A59A6">
        <w:rPr>
          <w:rFonts w:ascii="Times New Roman" w:hAnsi="Times New Roman" w:cs="Times New Roman"/>
          <w:i/>
          <w:iCs/>
          <w:noProof/>
          <w:sz w:val="24"/>
          <w:szCs w:val="24"/>
        </w:rPr>
        <w:t>Transportation Science</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9</w:t>
      </w:r>
      <w:r w:rsidRPr="001A59A6">
        <w:rPr>
          <w:rFonts w:ascii="Times New Roman" w:hAnsi="Times New Roman" w:cs="Times New Roman"/>
          <w:noProof/>
          <w:sz w:val="24"/>
          <w:szCs w:val="24"/>
        </w:rPr>
        <w:t>(3), 248–282.</w:t>
      </w:r>
    </w:p>
    <w:p w14:paraId="62CE6064"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Larsen, O. I., &amp; Sunde, Ø. (2008). Waiting time and the role and value of information in scheduled transport. </w:t>
      </w:r>
      <w:r w:rsidRPr="001A59A6">
        <w:rPr>
          <w:rFonts w:ascii="Times New Roman" w:hAnsi="Times New Roman" w:cs="Times New Roman"/>
          <w:i/>
          <w:iCs/>
          <w:noProof/>
          <w:sz w:val="24"/>
          <w:szCs w:val="24"/>
        </w:rPr>
        <w:t>Research in Transportation Economics</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23</w:t>
      </w:r>
      <w:r w:rsidRPr="001A59A6">
        <w:rPr>
          <w:rFonts w:ascii="Times New Roman" w:hAnsi="Times New Roman" w:cs="Times New Roman"/>
          <w:noProof/>
          <w:sz w:val="24"/>
          <w:szCs w:val="24"/>
        </w:rPr>
        <w:t>(1), 41–52.</w:t>
      </w:r>
    </w:p>
    <w:p w14:paraId="2254BAE4"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A59A6">
        <w:rPr>
          <w:rFonts w:ascii="Times New Roman" w:hAnsi="Times New Roman" w:cs="Times New Roman"/>
          <w:i/>
          <w:iCs/>
          <w:noProof/>
          <w:sz w:val="24"/>
          <w:szCs w:val="24"/>
        </w:rPr>
        <w:t>Journal of Advanced Transportation</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2017</w:t>
      </w:r>
      <w:r w:rsidRPr="001A59A6">
        <w:rPr>
          <w:rFonts w:ascii="Times New Roman" w:hAnsi="Times New Roman" w:cs="Times New Roman"/>
          <w:noProof/>
          <w:sz w:val="24"/>
          <w:szCs w:val="24"/>
        </w:rPr>
        <w:t>.</w:t>
      </w:r>
    </w:p>
    <w:p w14:paraId="27927926"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Neuman, W. L., &amp; Robson, K. (2014). </w:t>
      </w:r>
      <w:r w:rsidRPr="001A59A6">
        <w:rPr>
          <w:rFonts w:ascii="Times New Roman" w:hAnsi="Times New Roman" w:cs="Times New Roman"/>
          <w:i/>
          <w:iCs/>
          <w:noProof/>
          <w:sz w:val="24"/>
          <w:szCs w:val="24"/>
        </w:rPr>
        <w:t>Basics of social research</w:t>
      </w:r>
      <w:r w:rsidRPr="001A59A6">
        <w:rPr>
          <w:rFonts w:ascii="Times New Roman" w:hAnsi="Times New Roman" w:cs="Times New Roman"/>
          <w:noProof/>
          <w:sz w:val="24"/>
          <w:szCs w:val="24"/>
        </w:rPr>
        <w:t>. Pearson Canada Toronto.</w:t>
      </w:r>
    </w:p>
    <w:p w14:paraId="393E62C0"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Papangelis, K., Nelson, J. D., Sripada, S., &amp; Beecroft, M. (2016). The effects of mobile real-time information on rural passengers. </w:t>
      </w:r>
      <w:r w:rsidRPr="001A59A6">
        <w:rPr>
          <w:rFonts w:ascii="Times New Roman" w:hAnsi="Times New Roman" w:cs="Times New Roman"/>
          <w:i/>
          <w:iCs/>
          <w:noProof/>
          <w:sz w:val="24"/>
          <w:szCs w:val="24"/>
        </w:rPr>
        <w:t>Transportation Planning and Technology</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39</w:t>
      </w:r>
      <w:r w:rsidRPr="001A59A6">
        <w:rPr>
          <w:rFonts w:ascii="Times New Roman" w:hAnsi="Times New Roman" w:cs="Times New Roman"/>
          <w:noProof/>
          <w:sz w:val="24"/>
          <w:szCs w:val="24"/>
        </w:rPr>
        <w:t>(1), 97–114.</w:t>
      </w:r>
    </w:p>
    <w:p w14:paraId="295F1F37"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A59A6">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A59A6">
        <w:rPr>
          <w:rFonts w:ascii="Times New Roman" w:hAnsi="Times New Roman" w:cs="Times New Roman"/>
          <w:noProof/>
          <w:sz w:val="24"/>
          <w:szCs w:val="24"/>
        </w:rPr>
        <w:t xml:space="preserve"> (pp. 83–89). IEEE.</w:t>
      </w:r>
    </w:p>
    <w:p w14:paraId="413D550D"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Rossi, P. H., Wright, J. D., &amp; Anderson, A. B. (2013). </w:t>
      </w:r>
      <w:r w:rsidRPr="001A59A6">
        <w:rPr>
          <w:rFonts w:ascii="Times New Roman" w:hAnsi="Times New Roman" w:cs="Times New Roman"/>
          <w:i/>
          <w:iCs/>
          <w:noProof/>
          <w:sz w:val="24"/>
          <w:szCs w:val="24"/>
        </w:rPr>
        <w:t>Handbook of survey research</w:t>
      </w:r>
      <w:r w:rsidRPr="001A59A6">
        <w:rPr>
          <w:rFonts w:ascii="Times New Roman" w:hAnsi="Times New Roman" w:cs="Times New Roman"/>
          <w:noProof/>
          <w:sz w:val="24"/>
          <w:szCs w:val="24"/>
        </w:rPr>
        <w:t>. Academic Press.</w:t>
      </w:r>
    </w:p>
    <w:p w14:paraId="68F4A5EB"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0C8E0C2E"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szCs w:val="24"/>
        </w:rPr>
      </w:pPr>
      <w:r w:rsidRPr="001A59A6">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A59A6">
        <w:rPr>
          <w:rFonts w:ascii="Times New Roman" w:hAnsi="Times New Roman" w:cs="Times New Roman"/>
          <w:i/>
          <w:iCs/>
          <w:noProof/>
          <w:sz w:val="24"/>
          <w:szCs w:val="24"/>
        </w:rPr>
        <w:t>Transportation Research Part A: Policy and Practice</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45</w:t>
      </w:r>
      <w:r w:rsidRPr="001A59A6">
        <w:rPr>
          <w:rFonts w:ascii="Times New Roman" w:hAnsi="Times New Roman" w:cs="Times New Roman"/>
          <w:noProof/>
          <w:sz w:val="24"/>
          <w:szCs w:val="24"/>
        </w:rPr>
        <w:t>(8), 839–848.</w:t>
      </w:r>
    </w:p>
    <w:p w14:paraId="4075F217" w14:textId="77777777" w:rsidR="001A59A6" w:rsidRPr="001A59A6" w:rsidRDefault="001A59A6" w:rsidP="001A59A6">
      <w:pPr>
        <w:widowControl w:val="0"/>
        <w:autoSpaceDE w:val="0"/>
        <w:autoSpaceDN w:val="0"/>
        <w:adjustRightInd w:val="0"/>
        <w:spacing w:line="240" w:lineRule="auto"/>
        <w:ind w:left="480" w:hanging="480"/>
        <w:rPr>
          <w:rFonts w:ascii="Times New Roman" w:hAnsi="Times New Roman" w:cs="Times New Roman"/>
          <w:noProof/>
          <w:sz w:val="24"/>
        </w:rPr>
      </w:pPr>
      <w:r w:rsidRPr="001A59A6">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A59A6">
        <w:rPr>
          <w:rFonts w:ascii="Times New Roman" w:hAnsi="Times New Roman" w:cs="Times New Roman"/>
          <w:i/>
          <w:iCs/>
          <w:noProof/>
          <w:sz w:val="24"/>
          <w:szCs w:val="24"/>
        </w:rPr>
        <w:t>Journal of Computer-Mediated Communication</w:t>
      </w:r>
      <w:r w:rsidRPr="001A59A6">
        <w:rPr>
          <w:rFonts w:ascii="Times New Roman" w:hAnsi="Times New Roman" w:cs="Times New Roman"/>
          <w:noProof/>
          <w:sz w:val="24"/>
          <w:szCs w:val="24"/>
        </w:rPr>
        <w:t xml:space="preserve">, </w:t>
      </w:r>
      <w:r w:rsidRPr="001A59A6">
        <w:rPr>
          <w:rFonts w:ascii="Times New Roman" w:hAnsi="Times New Roman" w:cs="Times New Roman"/>
          <w:i/>
          <w:iCs/>
          <w:noProof/>
          <w:sz w:val="24"/>
          <w:szCs w:val="24"/>
        </w:rPr>
        <w:t>10</w:t>
      </w:r>
      <w:r w:rsidRPr="001A59A6">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2:58:00Z" w:initials="MHJ">
    <w:p w14:paraId="6076FAE7" w14:textId="77777777" w:rsidR="00ED78F9" w:rsidRDefault="00ED78F9" w:rsidP="00E032E3">
      <w:pPr>
        <w:pStyle w:val="CommentText"/>
      </w:pPr>
      <w:r>
        <w:rPr>
          <w:rStyle w:val="CommentReference"/>
        </w:rPr>
        <w:annotationRef/>
      </w:r>
      <w:r>
        <w:t>In this Introduction, I think you should make the following points in the following order:</w:t>
      </w:r>
    </w:p>
    <w:p w14:paraId="4F844FC0" w14:textId="77777777" w:rsidR="00ED78F9" w:rsidRDefault="00ED78F9" w:rsidP="00E032E3">
      <w:pPr>
        <w:pStyle w:val="CommentText"/>
      </w:pPr>
    </w:p>
    <w:p w14:paraId="21F45ECE" w14:textId="77777777" w:rsidR="00ED78F9" w:rsidRDefault="00ED78F9" w:rsidP="00E032E3">
      <w:pPr>
        <w:pStyle w:val="CommentText"/>
        <w:numPr>
          <w:ilvl w:val="0"/>
          <w:numId w:val="8"/>
        </w:numPr>
      </w:pPr>
      <w:r>
        <w:t xml:space="preserve"> Public transit users view waiting time as onerous</w:t>
      </w:r>
    </w:p>
    <w:p w14:paraId="36E5C773" w14:textId="77777777" w:rsidR="00ED78F9" w:rsidRDefault="00ED78F9"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ED78F9" w:rsidRDefault="00ED78F9"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ED78F9" w:rsidRDefault="00ED78F9"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ED78F9" w:rsidRDefault="00ED78F9"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ED78F9" w:rsidRDefault="00ED78F9"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ED78F9" w:rsidRDefault="00ED78F9"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ED78F9" w:rsidRDefault="00ED78F9" w:rsidP="00E032E3">
      <w:pPr>
        <w:pStyle w:val="CommentText"/>
        <w:numPr>
          <w:ilvl w:val="0"/>
          <w:numId w:val="8"/>
        </w:numPr>
      </w:pPr>
      <w:r>
        <w:t xml:space="preserve"> We also show how the performance of these strategies vary with distance from public transit stops        </w:t>
      </w:r>
    </w:p>
  </w:comment>
  <w:comment w:id="1" w:author="Miller, Harvey J." w:date="2019-06-25T13:26:00Z" w:initials="MHJ">
    <w:p w14:paraId="71076E6F" w14:textId="77777777" w:rsidR="00ED78F9" w:rsidRDefault="00ED78F9" w:rsidP="00E032E3">
      <w:pPr>
        <w:pStyle w:val="CommentText"/>
      </w:pPr>
      <w:r>
        <w:rPr>
          <w:rStyle w:val="CommentReference"/>
        </w:rPr>
        <w:annotationRef/>
      </w:r>
      <w:r>
        <w:t xml:space="preserve">Include “Reed 1995” only once in that sentence.  </w:t>
      </w:r>
    </w:p>
  </w:comment>
  <w:comment w:id="2" w:author="Miller, Harvey J." w:date="2019-06-25T13:27:00Z" w:initials="MHJ">
    <w:p w14:paraId="452481E6" w14:textId="77777777" w:rsidR="00ED78F9" w:rsidRDefault="00ED78F9"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3" w:author="Miller, Harvey J." w:date="2019-06-25T13:42:00Z" w:initials="MHJ">
    <w:p w14:paraId="24982BD9" w14:textId="748C4F8A" w:rsidR="00ED78F9" w:rsidRPr="00342EA9" w:rsidRDefault="00ED78F9" w:rsidP="00E032E3">
      <w:pPr>
        <w:pStyle w:val="CommentText"/>
      </w:pPr>
      <w:r>
        <w:rPr>
          <w:rStyle w:val="CommentReference"/>
        </w:rPr>
        <w:annotationRef/>
      </w:r>
      <w:r>
        <w:t>What happened to “</w:t>
      </w:r>
      <w:r w:rsidRPr="00342EA9">
        <w:t>aggregate-level econometric analysis</w:t>
      </w:r>
      <w:r>
        <w:t>”?</w:t>
      </w:r>
    </w:p>
  </w:comment>
  <w:comment w:id="8" w:author="Miller, Harvey J." w:date="2019-06-25T14:38:00Z" w:initials="MHJ">
    <w:p w14:paraId="7CD6EEC2" w14:textId="77777777" w:rsidR="00ED78F9" w:rsidRDefault="00ED78F9" w:rsidP="00E032E3">
      <w:pPr>
        <w:pStyle w:val="CommentText"/>
      </w:pPr>
      <w:r>
        <w:rPr>
          <w:rStyle w:val="CommentReference"/>
        </w:rPr>
        <w:annotationRef/>
      </w:r>
      <w:r>
        <w:t xml:space="preserve">I don’t understand why this section is not included with the PR strategy above.  </w:t>
      </w:r>
    </w:p>
  </w:comment>
  <w:comment w:id="11" w:author="Miller, Harvey J." w:date="2019-06-25T14:22:00Z" w:initials="MHJ">
    <w:p w14:paraId="5C927AE4" w14:textId="77777777" w:rsidR="00ED78F9" w:rsidRDefault="00ED78F9" w:rsidP="00E032E3">
      <w:pPr>
        <w:pStyle w:val="CommentText"/>
      </w:pPr>
      <w:r>
        <w:rPr>
          <w:rStyle w:val="CommentReference"/>
        </w:rPr>
        <w:annotationRef/>
      </w:r>
      <w:r>
        <w:t>Need to define this better –  how do you calculate this?</w:t>
      </w:r>
    </w:p>
  </w:comment>
  <w:comment w:id="14" w:author="Miller, Harvey J." w:date="2019-06-25T14:55:00Z" w:initials="MHJ">
    <w:p w14:paraId="14092B6F" w14:textId="77777777" w:rsidR="00ED78F9" w:rsidRDefault="00ED78F9"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2A742" w15:done="0"/>
  <w15:commentEx w15:paraId="71076E6F" w15:done="0"/>
  <w15:commentEx w15:paraId="452481E6" w15:done="0"/>
  <w15:commentEx w15:paraId="24982BD9"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D50D8" w16cid:durableId="20F510D9"/>
  <w16cid:commentId w16cid:paraId="422354BF" w16cid:durableId="20F510DA"/>
  <w16cid:commentId w16cid:paraId="4DF2A742" w16cid:durableId="20F510DB"/>
  <w16cid:commentId w16cid:paraId="71076E6F" w16cid:durableId="20F510DC"/>
  <w16cid:commentId w16cid:paraId="452481E6" w16cid:durableId="20F510DD"/>
  <w16cid:commentId w16cid:paraId="24982BD9" w16cid:durableId="20F510DE"/>
  <w16cid:commentId w16cid:paraId="7CD6EEC2" w16cid:durableId="20F510DF"/>
  <w16cid:commentId w16cid:paraId="5C927AE4" w16cid:durableId="20F510E0"/>
  <w16cid:commentId w16cid:paraId="14092B6F" w16cid:durableId="20F510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06F5D"/>
    <w:rsid w:val="0001059E"/>
    <w:rsid w:val="0001111B"/>
    <w:rsid w:val="00014503"/>
    <w:rsid w:val="00022F1F"/>
    <w:rsid w:val="00033DE5"/>
    <w:rsid w:val="00052746"/>
    <w:rsid w:val="000622E9"/>
    <w:rsid w:val="0007702D"/>
    <w:rsid w:val="000821B7"/>
    <w:rsid w:val="00087404"/>
    <w:rsid w:val="00092C61"/>
    <w:rsid w:val="000A0AD1"/>
    <w:rsid w:val="000A3DB6"/>
    <w:rsid w:val="000B0966"/>
    <w:rsid w:val="000B09E3"/>
    <w:rsid w:val="000B1AD9"/>
    <w:rsid w:val="000B3F03"/>
    <w:rsid w:val="000C4B4E"/>
    <w:rsid w:val="000D0F2C"/>
    <w:rsid w:val="000E725B"/>
    <w:rsid w:val="000F43E4"/>
    <w:rsid w:val="000F5677"/>
    <w:rsid w:val="00101742"/>
    <w:rsid w:val="00110C25"/>
    <w:rsid w:val="00113429"/>
    <w:rsid w:val="001268CB"/>
    <w:rsid w:val="001302DD"/>
    <w:rsid w:val="00131BE1"/>
    <w:rsid w:val="00131F52"/>
    <w:rsid w:val="00142817"/>
    <w:rsid w:val="001475F4"/>
    <w:rsid w:val="00150D11"/>
    <w:rsid w:val="00152DE5"/>
    <w:rsid w:val="00153097"/>
    <w:rsid w:val="00166DE0"/>
    <w:rsid w:val="00176E09"/>
    <w:rsid w:val="00183BC0"/>
    <w:rsid w:val="00194FEB"/>
    <w:rsid w:val="001A59A6"/>
    <w:rsid w:val="001B1B25"/>
    <w:rsid w:val="001B1FB8"/>
    <w:rsid w:val="001B3753"/>
    <w:rsid w:val="001C31B6"/>
    <w:rsid w:val="001C3B7C"/>
    <w:rsid w:val="001C6B18"/>
    <w:rsid w:val="001D349C"/>
    <w:rsid w:val="001D4780"/>
    <w:rsid w:val="001D73C1"/>
    <w:rsid w:val="001E003A"/>
    <w:rsid w:val="001F0567"/>
    <w:rsid w:val="001F1960"/>
    <w:rsid w:val="001F359A"/>
    <w:rsid w:val="001F4C77"/>
    <w:rsid w:val="001F6A9F"/>
    <w:rsid w:val="0020122B"/>
    <w:rsid w:val="00204DDD"/>
    <w:rsid w:val="00213583"/>
    <w:rsid w:val="002152B1"/>
    <w:rsid w:val="002327C8"/>
    <w:rsid w:val="00242064"/>
    <w:rsid w:val="002477D0"/>
    <w:rsid w:val="002510C0"/>
    <w:rsid w:val="00251C22"/>
    <w:rsid w:val="00254A52"/>
    <w:rsid w:val="00260B53"/>
    <w:rsid w:val="002713F9"/>
    <w:rsid w:val="00282A53"/>
    <w:rsid w:val="00286004"/>
    <w:rsid w:val="0029313F"/>
    <w:rsid w:val="002A0178"/>
    <w:rsid w:val="002A3BA2"/>
    <w:rsid w:val="002A3CB6"/>
    <w:rsid w:val="002B0DF2"/>
    <w:rsid w:val="002C0523"/>
    <w:rsid w:val="002C58FC"/>
    <w:rsid w:val="002D656B"/>
    <w:rsid w:val="002E4C09"/>
    <w:rsid w:val="002F4B03"/>
    <w:rsid w:val="003018AF"/>
    <w:rsid w:val="0031040C"/>
    <w:rsid w:val="00343AEE"/>
    <w:rsid w:val="00360E6A"/>
    <w:rsid w:val="00362804"/>
    <w:rsid w:val="00362A26"/>
    <w:rsid w:val="003705D3"/>
    <w:rsid w:val="00381A9E"/>
    <w:rsid w:val="00383322"/>
    <w:rsid w:val="00397CB8"/>
    <w:rsid w:val="003A5864"/>
    <w:rsid w:val="003A5C3F"/>
    <w:rsid w:val="003A670A"/>
    <w:rsid w:val="003C17C0"/>
    <w:rsid w:val="003C60CA"/>
    <w:rsid w:val="003E0067"/>
    <w:rsid w:val="003E1D85"/>
    <w:rsid w:val="003E3958"/>
    <w:rsid w:val="003E4AB5"/>
    <w:rsid w:val="003E573F"/>
    <w:rsid w:val="003F3CEF"/>
    <w:rsid w:val="003F5327"/>
    <w:rsid w:val="004023C7"/>
    <w:rsid w:val="00402D33"/>
    <w:rsid w:val="00407906"/>
    <w:rsid w:val="00410D1F"/>
    <w:rsid w:val="00410DFD"/>
    <w:rsid w:val="00412219"/>
    <w:rsid w:val="0042023E"/>
    <w:rsid w:val="00421356"/>
    <w:rsid w:val="0043381B"/>
    <w:rsid w:val="00433859"/>
    <w:rsid w:val="004407E8"/>
    <w:rsid w:val="00441DC5"/>
    <w:rsid w:val="00443D53"/>
    <w:rsid w:val="00447AFF"/>
    <w:rsid w:val="00464866"/>
    <w:rsid w:val="004743C5"/>
    <w:rsid w:val="0047488D"/>
    <w:rsid w:val="0047792D"/>
    <w:rsid w:val="00480704"/>
    <w:rsid w:val="00492BC4"/>
    <w:rsid w:val="004940C3"/>
    <w:rsid w:val="004A179E"/>
    <w:rsid w:val="004A3490"/>
    <w:rsid w:val="004A78FF"/>
    <w:rsid w:val="004A7F3F"/>
    <w:rsid w:val="004B0C13"/>
    <w:rsid w:val="004D3D5D"/>
    <w:rsid w:val="004E20AE"/>
    <w:rsid w:val="004E6956"/>
    <w:rsid w:val="004F5217"/>
    <w:rsid w:val="00501593"/>
    <w:rsid w:val="00502A82"/>
    <w:rsid w:val="00521B87"/>
    <w:rsid w:val="00527468"/>
    <w:rsid w:val="00530F4C"/>
    <w:rsid w:val="00550487"/>
    <w:rsid w:val="0055063F"/>
    <w:rsid w:val="005511F6"/>
    <w:rsid w:val="0056603B"/>
    <w:rsid w:val="0057114B"/>
    <w:rsid w:val="005A088F"/>
    <w:rsid w:val="005A0D12"/>
    <w:rsid w:val="005A22BC"/>
    <w:rsid w:val="005A35A9"/>
    <w:rsid w:val="005A7041"/>
    <w:rsid w:val="005D2186"/>
    <w:rsid w:val="005D219D"/>
    <w:rsid w:val="005D5F5A"/>
    <w:rsid w:val="005D6197"/>
    <w:rsid w:val="005F0094"/>
    <w:rsid w:val="005F0228"/>
    <w:rsid w:val="00601095"/>
    <w:rsid w:val="00616723"/>
    <w:rsid w:val="00621735"/>
    <w:rsid w:val="00622DDF"/>
    <w:rsid w:val="00624F88"/>
    <w:rsid w:val="00626398"/>
    <w:rsid w:val="00637079"/>
    <w:rsid w:val="00643A5B"/>
    <w:rsid w:val="006444BB"/>
    <w:rsid w:val="006461B8"/>
    <w:rsid w:val="006478DE"/>
    <w:rsid w:val="00652B42"/>
    <w:rsid w:val="0065383F"/>
    <w:rsid w:val="00663896"/>
    <w:rsid w:val="00663A21"/>
    <w:rsid w:val="0067180D"/>
    <w:rsid w:val="006723D6"/>
    <w:rsid w:val="00672C1C"/>
    <w:rsid w:val="00677EA5"/>
    <w:rsid w:val="006801F8"/>
    <w:rsid w:val="00681F3A"/>
    <w:rsid w:val="00682389"/>
    <w:rsid w:val="006906AB"/>
    <w:rsid w:val="0069148E"/>
    <w:rsid w:val="00693F07"/>
    <w:rsid w:val="006B69AD"/>
    <w:rsid w:val="006B729C"/>
    <w:rsid w:val="006C3E72"/>
    <w:rsid w:val="006C7DBC"/>
    <w:rsid w:val="006C7FED"/>
    <w:rsid w:val="006D00C0"/>
    <w:rsid w:val="006D225F"/>
    <w:rsid w:val="006E12CF"/>
    <w:rsid w:val="006F0B6C"/>
    <w:rsid w:val="006F16A8"/>
    <w:rsid w:val="006F2DA5"/>
    <w:rsid w:val="007102D2"/>
    <w:rsid w:val="00713989"/>
    <w:rsid w:val="00714716"/>
    <w:rsid w:val="00717CB7"/>
    <w:rsid w:val="00722A8A"/>
    <w:rsid w:val="0072336B"/>
    <w:rsid w:val="00723B19"/>
    <w:rsid w:val="00730BBD"/>
    <w:rsid w:val="007320F4"/>
    <w:rsid w:val="0073242F"/>
    <w:rsid w:val="00743A98"/>
    <w:rsid w:val="00753076"/>
    <w:rsid w:val="0076317C"/>
    <w:rsid w:val="00765202"/>
    <w:rsid w:val="00773ACF"/>
    <w:rsid w:val="00775553"/>
    <w:rsid w:val="00784FCD"/>
    <w:rsid w:val="00793051"/>
    <w:rsid w:val="00797DA5"/>
    <w:rsid w:val="007B2902"/>
    <w:rsid w:val="007B4D7B"/>
    <w:rsid w:val="007B7A24"/>
    <w:rsid w:val="007C17B9"/>
    <w:rsid w:val="007C22B0"/>
    <w:rsid w:val="007C2923"/>
    <w:rsid w:val="007C4FF5"/>
    <w:rsid w:val="007D16FF"/>
    <w:rsid w:val="007E752E"/>
    <w:rsid w:val="007F0277"/>
    <w:rsid w:val="007F7ECE"/>
    <w:rsid w:val="00803DCB"/>
    <w:rsid w:val="00804218"/>
    <w:rsid w:val="0080592D"/>
    <w:rsid w:val="00806B4E"/>
    <w:rsid w:val="00810A27"/>
    <w:rsid w:val="00810EC8"/>
    <w:rsid w:val="008132C8"/>
    <w:rsid w:val="008235A9"/>
    <w:rsid w:val="00824A8F"/>
    <w:rsid w:val="00825F8E"/>
    <w:rsid w:val="00836778"/>
    <w:rsid w:val="00844A74"/>
    <w:rsid w:val="0085596B"/>
    <w:rsid w:val="00856AD7"/>
    <w:rsid w:val="00861BD2"/>
    <w:rsid w:val="00873F61"/>
    <w:rsid w:val="00881E1E"/>
    <w:rsid w:val="008974C4"/>
    <w:rsid w:val="00897945"/>
    <w:rsid w:val="008B1210"/>
    <w:rsid w:val="008C0E89"/>
    <w:rsid w:val="008C41F6"/>
    <w:rsid w:val="008D27EF"/>
    <w:rsid w:val="008D5038"/>
    <w:rsid w:val="008D59AB"/>
    <w:rsid w:val="008E3A76"/>
    <w:rsid w:val="008F2E2D"/>
    <w:rsid w:val="008F5DBF"/>
    <w:rsid w:val="008F7392"/>
    <w:rsid w:val="00906F28"/>
    <w:rsid w:val="0091508E"/>
    <w:rsid w:val="00924B9E"/>
    <w:rsid w:val="00931066"/>
    <w:rsid w:val="009415D2"/>
    <w:rsid w:val="00955247"/>
    <w:rsid w:val="00963D36"/>
    <w:rsid w:val="00973048"/>
    <w:rsid w:val="00976B30"/>
    <w:rsid w:val="0097758F"/>
    <w:rsid w:val="00984DC4"/>
    <w:rsid w:val="009866B7"/>
    <w:rsid w:val="00990CD8"/>
    <w:rsid w:val="00992883"/>
    <w:rsid w:val="009A25B2"/>
    <w:rsid w:val="009A5AC7"/>
    <w:rsid w:val="009A7B0C"/>
    <w:rsid w:val="009B0946"/>
    <w:rsid w:val="009B4944"/>
    <w:rsid w:val="009B4DC6"/>
    <w:rsid w:val="009B5F6F"/>
    <w:rsid w:val="009B736B"/>
    <w:rsid w:val="009C115A"/>
    <w:rsid w:val="009C468D"/>
    <w:rsid w:val="009C7378"/>
    <w:rsid w:val="009C7711"/>
    <w:rsid w:val="009E2D7B"/>
    <w:rsid w:val="009E5068"/>
    <w:rsid w:val="009E7839"/>
    <w:rsid w:val="009F1FFC"/>
    <w:rsid w:val="009F4E30"/>
    <w:rsid w:val="00A02566"/>
    <w:rsid w:val="00A05F23"/>
    <w:rsid w:val="00A07B81"/>
    <w:rsid w:val="00A142B5"/>
    <w:rsid w:val="00A2397E"/>
    <w:rsid w:val="00A30567"/>
    <w:rsid w:val="00A3067B"/>
    <w:rsid w:val="00A47366"/>
    <w:rsid w:val="00A47887"/>
    <w:rsid w:val="00A541C8"/>
    <w:rsid w:val="00A56E36"/>
    <w:rsid w:val="00A6509A"/>
    <w:rsid w:val="00A65EAD"/>
    <w:rsid w:val="00A71839"/>
    <w:rsid w:val="00A81741"/>
    <w:rsid w:val="00A90BA0"/>
    <w:rsid w:val="00A928D8"/>
    <w:rsid w:val="00A957E8"/>
    <w:rsid w:val="00AA3564"/>
    <w:rsid w:val="00AB0B58"/>
    <w:rsid w:val="00AB1BF5"/>
    <w:rsid w:val="00AB4846"/>
    <w:rsid w:val="00AB6B28"/>
    <w:rsid w:val="00AC14B4"/>
    <w:rsid w:val="00AC1B84"/>
    <w:rsid w:val="00AC57EB"/>
    <w:rsid w:val="00AC71CA"/>
    <w:rsid w:val="00AD41ED"/>
    <w:rsid w:val="00AD6ED6"/>
    <w:rsid w:val="00AE14BF"/>
    <w:rsid w:val="00AE2F63"/>
    <w:rsid w:val="00AE691A"/>
    <w:rsid w:val="00AE692F"/>
    <w:rsid w:val="00AF147F"/>
    <w:rsid w:val="00AF358C"/>
    <w:rsid w:val="00AF3A77"/>
    <w:rsid w:val="00AF7DB7"/>
    <w:rsid w:val="00B26489"/>
    <w:rsid w:val="00B277D8"/>
    <w:rsid w:val="00B35943"/>
    <w:rsid w:val="00B462F4"/>
    <w:rsid w:val="00B5506C"/>
    <w:rsid w:val="00B605D2"/>
    <w:rsid w:val="00B62700"/>
    <w:rsid w:val="00B62830"/>
    <w:rsid w:val="00B63943"/>
    <w:rsid w:val="00B64D3E"/>
    <w:rsid w:val="00B70D73"/>
    <w:rsid w:val="00B83E2C"/>
    <w:rsid w:val="00B862DA"/>
    <w:rsid w:val="00B92D9D"/>
    <w:rsid w:val="00B9617E"/>
    <w:rsid w:val="00BB0216"/>
    <w:rsid w:val="00BB49CE"/>
    <w:rsid w:val="00BB74A5"/>
    <w:rsid w:val="00BB7E93"/>
    <w:rsid w:val="00BC0DE5"/>
    <w:rsid w:val="00BC1AFB"/>
    <w:rsid w:val="00BC1FA3"/>
    <w:rsid w:val="00BD6A99"/>
    <w:rsid w:val="00BD6B79"/>
    <w:rsid w:val="00BF02B5"/>
    <w:rsid w:val="00BF2A23"/>
    <w:rsid w:val="00BF30A3"/>
    <w:rsid w:val="00BF3BA7"/>
    <w:rsid w:val="00C111AE"/>
    <w:rsid w:val="00C24510"/>
    <w:rsid w:val="00C26A7C"/>
    <w:rsid w:val="00C30BE6"/>
    <w:rsid w:val="00C30F76"/>
    <w:rsid w:val="00C31577"/>
    <w:rsid w:val="00C335AA"/>
    <w:rsid w:val="00C41466"/>
    <w:rsid w:val="00C52E7F"/>
    <w:rsid w:val="00C54593"/>
    <w:rsid w:val="00C6172C"/>
    <w:rsid w:val="00C617AD"/>
    <w:rsid w:val="00C67819"/>
    <w:rsid w:val="00C71E1E"/>
    <w:rsid w:val="00C84082"/>
    <w:rsid w:val="00C8525A"/>
    <w:rsid w:val="00C85E8C"/>
    <w:rsid w:val="00C87A86"/>
    <w:rsid w:val="00C90036"/>
    <w:rsid w:val="00CA4A3B"/>
    <w:rsid w:val="00CB4A89"/>
    <w:rsid w:val="00CB50F9"/>
    <w:rsid w:val="00CB7C2B"/>
    <w:rsid w:val="00CD66E2"/>
    <w:rsid w:val="00CE215B"/>
    <w:rsid w:val="00CE2359"/>
    <w:rsid w:val="00CE4308"/>
    <w:rsid w:val="00CF2ADF"/>
    <w:rsid w:val="00CF30E2"/>
    <w:rsid w:val="00D035C9"/>
    <w:rsid w:val="00D06EA6"/>
    <w:rsid w:val="00D23991"/>
    <w:rsid w:val="00D26994"/>
    <w:rsid w:val="00D3590C"/>
    <w:rsid w:val="00D4780B"/>
    <w:rsid w:val="00D47AB4"/>
    <w:rsid w:val="00D50E22"/>
    <w:rsid w:val="00D51146"/>
    <w:rsid w:val="00D51437"/>
    <w:rsid w:val="00D5212B"/>
    <w:rsid w:val="00D52277"/>
    <w:rsid w:val="00D62448"/>
    <w:rsid w:val="00D66417"/>
    <w:rsid w:val="00D67C08"/>
    <w:rsid w:val="00D87B04"/>
    <w:rsid w:val="00D92045"/>
    <w:rsid w:val="00DA7D9F"/>
    <w:rsid w:val="00DB03BE"/>
    <w:rsid w:val="00DB1175"/>
    <w:rsid w:val="00DB1619"/>
    <w:rsid w:val="00DD1062"/>
    <w:rsid w:val="00DD221A"/>
    <w:rsid w:val="00DD3EDC"/>
    <w:rsid w:val="00DE0D89"/>
    <w:rsid w:val="00DF34E2"/>
    <w:rsid w:val="00E00EF3"/>
    <w:rsid w:val="00E01AC0"/>
    <w:rsid w:val="00E01C45"/>
    <w:rsid w:val="00E032E3"/>
    <w:rsid w:val="00E0784B"/>
    <w:rsid w:val="00E11E3F"/>
    <w:rsid w:val="00E12016"/>
    <w:rsid w:val="00E13C55"/>
    <w:rsid w:val="00E13C93"/>
    <w:rsid w:val="00E2742A"/>
    <w:rsid w:val="00E36C06"/>
    <w:rsid w:val="00E40E6A"/>
    <w:rsid w:val="00E4180E"/>
    <w:rsid w:val="00E44A8A"/>
    <w:rsid w:val="00E44DC3"/>
    <w:rsid w:val="00E4752A"/>
    <w:rsid w:val="00E53263"/>
    <w:rsid w:val="00E57280"/>
    <w:rsid w:val="00E60606"/>
    <w:rsid w:val="00E61DA0"/>
    <w:rsid w:val="00E6461C"/>
    <w:rsid w:val="00E72226"/>
    <w:rsid w:val="00E8231C"/>
    <w:rsid w:val="00E8470F"/>
    <w:rsid w:val="00E9337D"/>
    <w:rsid w:val="00E9481B"/>
    <w:rsid w:val="00EA29F4"/>
    <w:rsid w:val="00EB7E5B"/>
    <w:rsid w:val="00EC08CC"/>
    <w:rsid w:val="00EC2238"/>
    <w:rsid w:val="00EC6F96"/>
    <w:rsid w:val="00ED17DB"/>
    <w:rsid w:val="00ED34A2"/>
    <w:rsid w:val="00ED3888"/>
    <w:rsid w:val="00ED78F9"/>
    <w:rsid w:val="00EE4447"/>
    <w:rsid w:val="00EE763A"/>
    <w:rsid w:val="00EF03AE"/>
    <w:rsid w:val="00EF7B27"/>
    <w:rsid w:val="00F00E9C"/>
    <w:rsid w:val="00F01A91"/>
    <w:rsid w:val="00F058B8"/>
    <w:rsid w:val="00F11AA1"/>
    <w:rsid w:val="00F12966"/>
    <w:rsid w:val="00F16D79"/>
    <w:rsid w:val="00F307B0"/>
    <w:rsid w:val="00F41173"/>
    <w:rsid w:val="00F44B1F"/>
    <w:rsid w:val="00F60D80"/>
    <w:rsid w:val="00F80043"/>
    <w:rsid w:val="00F93AC1"/>
    <w:rsid w:val="00F96652"/>
    <w:rsid w:val="00FA5F6C"/>
    <w:rsid w:val="00FB17D5"/>
    <w:rsid w:val="00FD1CCC"/>
    <w:rsid w:val="00FD600E"/>
    <w:rsid w:val="00FD7E13"/>
    <w:rsid w:val="00FE459E"/>
    <w:rsid w:val="00FF1023"/>
    <w:rsid w:val="00FF4E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8.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chart" Target="charts/chart6.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4AE1A-625D-45AD-9FEC-C59FAA7ED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8</TotalTime>
  <Pages>30</Pages>
  <Words>16779</Words>
  <Characters>95646</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20</cp:revision>
  <dcterms:created xsi:type="dcterms:W3CDTF">2019-07-31T14:08:00Z</dcterms:created>
  <dcterms:modified xsi:type="dcterms:W3CDTF">2019-08-2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